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B7161" w14:textId="025DB58E" w:rsidR="00E86A81" w:rsidRPr="002E3565" w:rsidRDefault="00E86A81" w:rsidP="00A80366">
      <w:pPr>
        <w:pStyle w:val="NormalWeb"/>
        <w:spacing w:line="480" w:lineRule="auto"/>
      </w:pPr>
      <w:r w:rsidRPr="002E3565">
        <w:rPr>
          <w:b/>
          <w:bCs/>
        </w:rPr>
        <w:t>Title</w:t>
      </w:r>
      <w:r w:rsidRPr="002E3565">
        <w:t>: Variation in Batch Ordering of Imaging Tests in the Emergency Department and the Impact on Care Delivery</w:t>
      </w:r>
    </w:p>
    <w:p w14:paraId="156AB42C" w14:textId="3C597785" w:rsidR="00E86A81" w:rsidRPr="002E3565" w:rsidRDefault="00E86A81" w:rsidP="00A80366">
      <w:pPr>
        <w:pStyle w:val="NormalWeb"/>
        <w:spacing w:line="480" w:lineRule="auto"/>
      </w:pPr>
      <w:r w:rsidRPr="002E3565">
        <w:rPr>
          <w:b/>
          <w:bCs/>
        </w:rPr>
        <w:t>Word Count</w:t>
      </w:r>
      <w:r w:rsidRPr="002E3565">
        <w:t>: 2,423</w:t>
      </w:r>
    </w:p>
    <w:p w14:paraId="672826DE" w14:textId="1BFD6964" w:rsidR="00E86A81" w:rsidRPr="002E3565" w:rsidRDefault="005B053B" w:rsidP="00A80366">
      <w:pPr>
        <w:spacing w:line="480" w:lineRule="auto"/>
        <w:rPr>
          <w:color w:val="000000" w:themeColor="text1"/>
        </w:rPr>
      </w:pPr>
      <w:r w:rsidRPr="002E3565">
        <w:rPr>
          <w:b/>
          <w:bCs/>
          <w:color w:val="000000" w:themeColor="text1"/>
        </w:rPr>
        <w:t>Acknowledgements</w:t>
      </w:r>
      <w:r w:rsidRPr="002E3565">
        <w:rPr>
          <w:color w:val="000000" w:themeColor="text1"/>
        </w:rPr>
        <w:t>: No funding to report</w:t>
      </w:r>
    </w:p>
    <w:p w14:paraId="5440C27F" w14:textId="77777777" w:rsidR="00E86A81" w:rsidRPr="002E3565" w:rsidRDefault="00E86A81" w:rsidP="00A80366">
      <w:pPr>
        <w:spacing w:line="480" w:lineRule="auto"/>
        <w:rPr>
          <w:b/>
          <w:bCs/>
          <w:color w:val="000000" w:themeColor="text1"/>
          <w:u w:val="single"/>
        </w:rPr>
      </w:pPr>
    </w:p>
    <w:p w14:paraId="1AFC1624" w14:textId="0871E75B" w:rsidR="002E3565" w:rsidRPr="002E3565" w:rsidRDefault="002E3565" w:rsidP="00A80366">
      <w:pPr>
        <w:spacing w:line="480" w:lineRule="auto"/>
        <w:rPr>
          <w:i/>
          <w:iCs/>
          <w:color w:val="000000" w:themeColor="text1"/>
        </w:rPr>
      </w:pPr>
      <w:r w:rsidRPr="002E3565">
        <w:rPr>
          <w:b/>
          <w:bCs/>
          <w:color w:val="000000" w:themeColor="text1"/>
          <w:u w:val="single"/>
        </w:rPr>
        <w:t xml:space="preserve">Key words: </w:t>
      </w:r>
      <w:r w:rsidRPr="002E3565">
        <w:rPr>
          <w:i/>
          <w:iCs/>
          <w:color w:val="000000" w:themeColor="text1"/>
        </w:rPr>
        <w:t>Batch Ordering</w:t>
      </w:r>
      <w:r w:rsidRPr="002E3565">
        <w:rPr>
          <w:i/>
          <w:iCs/>
          <w:color w:val="000000" w:themeColor="text1"/>
        </w:rPr>
        <w:t xml:space="preserve">, </w:t>
      </w:r>
      <w:r w:rsidRPr="002E3565">
        <w:rPr>
          <w:i/>
          <w:iCs/>
          <w:color w:val="000000" w:themeColor="text1"/>
        </w:rPr>
        <w:t>Diagnostic Imaging</w:t>
      </w:r>
      <w:r w:rsidRPr="002E3565">
        <w:rPr>
          <w:i/>
          <w:iCs/>
          <w:color w:val="000000" w:themeColor="text1"/>
        </w:rPr>
        <w:t xml:space="preserve">, </w:t>
      </w:r>
      <w:r w:rsidRPr="002E3565">
        <w:rPr>
          <w:i/>
          <w:iCs/>
          <w:color w:val="000000" w:themeColor="text1"/>
        </w:rPr>
        <w:t>Emergency Department</w:t>
      </w:r>
      <w:r w:rsidRPr="002E3565">
        <w:rPr>
          <w:i/>
          <w:iCs/>
          <w:color w:val="000000" w:themeColor="text1"/>
        </w:rPr>
        <w:t xml:space="preserve">, </w:t>
      </w:r>
      <w:r w:rsidRPr="002E3565">
        <w:rPr>
          <w:i/>
          <w:iCs/>
          <w:color w:val="000000" w:themeColor="text1"/>
        </w:rPr>
        <w:t>Care Efficiency</w:t>
      </w:r>
      <w:r w:rsidRPr="002E3565">
        <w:rPr>
          <w:i/>
          <w:iCs/>
          <w:color w:val="000000" w:themeColor="text1"/>
        </w:rPr>
        <w:t xml:space="preserve">, </w:t>
      </w:r>
      <w:r w:rsidRPr="002E3565">
        <w:rPr>
          <w:i/>
          <w:iCs/>
          <w:color w:val="000000" w:themeColor="text1"/>
        </w:rPr>
        <w:t>Resource Utilization</w:t>
      </w:r>
      <w:r w:rsidRPr="002E3565">
        <w:rPr>
          <w:i/>
          <w:iCs/>
          <w:color w:val="000000" w:themeColor="text1"/>
        </w:rPr>
        <w:t>, Practice Variation</w:t>
      </w:r>
    </w:p>
    <w:p w14:paraId="65308D2D" w14:textId="77777777" w:rsidR="002E3565" w:rsidRDefault="002E3565" w:rsidP="00A80366">
      <w:pPr>
        <w:spacing w:line="480" w:lineRule="auto"/>
        <w:rPr>
          <w:b/>
          <w:bCs/>
          <w:color w:val="000000" w:themeColor="text1"/>
          <w:u w:val="single"/>
        </w:rPr>
      </w:pPr>
    </w:p>
    <w:p w14:paraId="4BF6EC83" w14:textId="77777777" w:rsidR="00AF4A06" w:rsidRDefault="00AF4A06" w:rsidP="00A80366">
      <w:pPr>
        <w:spacing w:line="480" w:lineRule="auto"/>
        <w:rPr>
          <w:b/>
          <w:bCs/>
          <w:color w:val="000000" w:themeColor="text1"/>
          <w:u w:val="single"/>
        </w:rPr>
      </w:pPr>
    </w:p>
    <w:p w14:paraId="4C24F5B2" w14:textId="77777777" w:rsidR="00AF4A06" w:rsidRDefault="00AF4A06" w:rsidP="00A80366">
      <w:pPr>
        <w:spacing w:line="480" w:lineRule="auto"/>
        <w:rPr>
          <w:b/>
          <w:bCs/>
          <w:color w:val="000000" w:themeColor="text1"/>
          <w:u w:val="single"/>
        </w:rPr>
      </w:pPr>
    </w:p>
    <w:p w14:paraId="32569C45" w14:textId="77777777" w:rsidR="00AF4A06" w:rsidRDefault="00AF4A06" w:rsidP="00A80366">
      <w:pPr>
        <w:spacing w:line="480" w:lineRule="auto"/>
        <w:rPr>
          <w:b/>
          <w:bCs/>
          <w:color w:val="000000" w:themeColor="text1"/>
          <w:u w:val="single"/>
        </w:rPr>
      </w:pPr>
    </w:p>
    <w:p w14:paraId="3E5BA84A" w14:textId="77777777" w:rsidR="00AF4A06" w:rsidRDefault="00AF4A06" w:rsidP="00A80366">
      <w:pPr>
        <w:spacing w:line="480" w:lineRule="auto"/>
        <w:rPr>
          <w:b/>
          <w:bCs/>
          <w:color w:val="000000" w:themeColor="text1"/>
          <w:u w:val="single"/>
        </w:rPr>
      </w:pPr>
    </w:p>
    <w:p w14:paraId="7AEC7231" w14:textId="77777777" w:rsidR="00AF4A06" w:rsidRDefault="00AF4A06" w:rsidP="00A80366">
      <w:pPr>
        <w:spacing w:line="480" w:lineRule="auto"/>
        <w:rPr>
          <w:b/>
          <w:bCs/>
          <w:color w:val="000000" w:themeColor="text1"/>
          <w:u w:val="single"/>
        </w:rPr>
      </w:pPr>
    </w:p>
    <w:p w14:paraId="1911095F" w14:textId="77777777" w:rsidR="00AF4A06" w:rsidRDefault="00AF4A06" w:rsidP="00A80366">
      <w:pPr>
        <w:spacing w:line="480" w:lineRule="auto"/>
        <w:rPr>
          <w:b/>
          <w:bCs/>
          <w:color w:val="000000" w:themeColor="text1"/>
          <w:u w:val="single"/>
        </w:rPr>
      </w:pPr>
    </w:p>
    <w:p w14:paraId="7106CB34" w14:textId="77777777" w:rsidR="00AF4A06" w:rsidRDefault="00AF4A06" w:rsidP="00A80366">
      <w:pPr>
        <w:spacing w:line="480" w:lineRule="auto"/>
        <w:rPr>
          <w:b/>
          <w:bCs/>
          <w:color w:val="000000" w:themeColor="text1"/>
          <w:u w:val="single"/>
        </w:rPr>
      </w:pPr>
    </w:p>
    <w:p w14:paraId="3BFACEAA" w14:textId="77777777" w:rsidR="00AF4A06" w:rsidRDefault="00AF4A06" w:rsidP="00A80366">
      <w:pPr>
        <w:spacing w:line="480" w:lineRule="auto"/>
        <w:rPr>
          <w:b/>
          <w:bCs/>
          <w:color w:val="000000" w:themeColor="text1"/>
          <w:u w:val="single"/>
        </w:rPr>
      </w:pPr>
    </w:p>
    <w:p w14:paraId="1941A857" w14:textId="77777777" w:rsidR="00AF4A06" w:rsidRDefault="00AF4A06" w:rsidP="00A80366">
      <w:pPr>
        <w:spacing w:line="480" w:lineRule="auto"/>
        <w:rPr>
          <w:b/>
          <w:bCs/>
          <w:color w:val="000000" w:themeColor="text1"/>
          <w:u w:val="single"/>
        </w:rPr>
      </w:pPr>
    </w:p>
    <w:p w14:paraId="6AD02B04" w14:textId="77777777" w:rsidR="00AF4A06" w:rsidRDefault="00AF4A06" w:rsidP="00A80366">
      <w:pPr>
        <w:spacing w:line="480" w:lineRule="auto"/>
        <w:rPr>
          <w:b/>
          <w:bCs/>
          <w:color w:val="000000" w:themeColor="text1"/>
          <w:u w:val="single"/>
        </w:rPr>
      </w:pPr>
    </w:p>
    <w:p w14:paraId="11A4E8C1" w14:textId="77777777" w:rsidR="00AF4A06" w:rsidRDefault="00AF4A06" w:rsidP="00A80366">
      <w:pPr>
        <w:spacing w:line="480" w:lineRule="auto"/>
        <w:rPr>
          <w:b/>
          <w:bCs/>
          <w:color w:val="000000" w:themeColor="text1"/>
          <w:u w:val="single"/>
        </w:rPr>
      </w:pPr>
    </w:p>
    <w:p w14:paraId="357EC727" w14:textId="77777777" w:rsidR="00AF4A06" w:rsidRDefault="00AF4A06" w:rsidP="00A80366">
      <w:pPr>
        <w:spacing w:line="480" w:lineRule="auto"/>
        <w:rPr>
          <w:b/>
          <w:bCs/>
          <w:color w:val="000000" w:themeColor="text1"/>
          <w:u w:val="single"/>
        </w:rPr>
      </w:pPr>
    </w:p>
    <w:p w14:paraId="399BC881" w14:textId="77777777" w:rsidR="00A80366" w:rsidRDefault="00A80366" w:rsidP="00A80366">
      <w:pPr>
        <w:spacing w:line="480" w:lineRule="auto"/>
        <w:rPr>
          <w:b/>
          <w:bCs/>
          <w:color w:val="000000" w:themeColor="text1"/>
          <w:u w:val="single"/>
        </w:rPr>
      </w:pPr>
    </w:p>
    <w:p w14:paraId="2CBF1A93" w14:textId="77777777" w:rsidR="00AF4A06" w:rsidRPr="002E3565" w:rsidRDefault="00AF4A06" w:rsidP="00A80366">
      <w:pPr>
        <w:spacing w:line="480" w:lineRule="auto"/>
        <w:rPr>
          <w:b/>
          <w:bCs/>
          <w:color w:val="000000" w:themeColor="text1"/>
          <w:u w:val="single"/>
        </w:rPr>
      </w:pPr>
    </w:p>
    <w:p w14:paraId="667009C8" w14:textId="726BA993" w:rsidR="00E86A81" w:rsidRPr="002E3565" w:rsidRDefault="00AB3A69" w:rsidP="00A80366">
      <w:pPr>
        <w:spacing w:line="480" w:lineRule="auto"/>
        <w:rPr>
          <w:b/>
          <w:bCs/>
          <w:color w:val="000000" w:themeColor="text1"/>
          <w:u w:val="single"/>
        </w:rPr>
      </w:pPr>
      <w:r w:rsidRPr="002E3565">
        <w:rPr>
          <w:b/>
          <w:bCs/>
          <w:color w:val="000000" w:themeColor="text1"/>
          <w:u w:val="single"/>
        </w:rPr>
        <w:lastRenderedPageBreak/>
        <w:t>Abstract</w:t>
      </w:r>
    </w:p>
    <w:p w14:paraId="14E2CB5A" w14:textId="77777777" w:rsidR="00AB3A69" w:rsidRPr="002E3565" w:rsidRDefault="00AB3A69" w:rsidP="00A80366">
      <w:pPr>
        <w:spacing w:line="480" w:lineRule="auto"/>
        <w:rPr>
          <w:color w:val="000000" w:themeColor="text1"/>
        </w:rPr>
      </w:pPr>
      <w:r w:rsidRPr="002E3565">
        <w:rPr>
          <w:color w:val="000000" w:themeColor="text1"/>
          <w:u w:val="single"/>
        </w:rPr>
        <w:t>Objectives</w:t>
      </w:r>
      <w:r w:rsidRPr="002E3565">
        <w:rPr>
          <w:color w:val="000000" w:themeColor="text1"/>
        </w:rPr>
        <w:t>: To examine heterogeneity in physician batch ordering practices and measure the associations between a physician's tendency to batch order imaging tests on patient outcomes and resource utilization.</w:t>
      </w:r>
    </w:p>
    <w:p w14:paraId="394CAB17" w14:textId="77777777" w:rsidR="005471DE" w:rsidRPr="002E3565" w:rsidRDefault="005471DE" w:rsidP="00A80366">
      <w:pPr>
        <w:spacing w:line="480" w:lineRule="auto"/>
        <w:rPr>
          <w:color w:val="000000" w:themeColor="text1"/>
        </w:rPr>
      </w:pPr>
    </w:p>
    <w:p w14:paraId="02B19B96" w14:textId="5A073CCD" w:rsidR="00AB3A69" w:rsidRPr="002E3565" w:rsidRDefault="00AB3A69" w:rsidP="00A80366">
      <w:pPr>
        <w:spacing w:line="480" w:lineRule="auto"/>
        <w:rPr>
          <w:color w:val="000000" w:themeColor="text1"/>
        </w:rPr>
      </w:pPr>
      <w:r w:rsidRPr="002E3565">
        <w:rPr>
          <w:rStyle w:val="Emphasis"/>
          <w:rFonts w:eastAsiaTheme="majorEastAsia"/>
          <w:i w:val="0"/>
          <w:iCs w:val="0"/>
          <w:color w:val="333333"/>
          <w:u w:val="single"/>
        </w:rPr>
        <w:t>Study Setting and Design</w:t>
      </w:r>
      <w:r w:rsidRPr="002E3565">
        <w:rPr>
          <w:rStyle w:val="Emphasis"/>
          <w:rFonts w:eastAsiaTheme="majorEastAsia"/>
          <w:i w:val="0"/>
          <w:iCs w:val="0"/>
          <w:color w:val="333333"/>
        </w:rPr>
        <w:t>:</w:t>
      </w:r>
      <w:r w:rsidRPr="002E3565">
        <w:rPr>
          <w:rStyle w:val="Emphasis"/>
          <w:rFonts w:eastAsiaTheme="majorEastAsia"/>
          <w:color w:val="333333"/>
        </w:rPr>
        <w:t xml:space="preserve"> </w:t>
      </w:r>
      <w:r w:rsidRPr="002E3565">
        <w:rPr>
          <w:color w:val="000000" w:themeColor="text1"/>
        </w:rPr>
        <w:t>In this retrospective study, we used comprehensive EMR data from patients who visited the Mayo Clinic of Arizona E</w:t>
      </w:r>
      <w:r w:rsidRPr="002E3565">
        <w:rPr>
          <w:color w:val="000000" w:themeColor="text1"/>
        </w:rPr>
        <w:t>mergency Department (ED)</w:t>
      </w:r>
      <w:r w:rsidRPr="002E3565">
        <w:rPr>
          <w:color w:val="000000" w:themeColor="text1"/>
        </w:rPr>
        <w:t xml:space="preserve"> between 10/6/2018 and 12/31/2019. Primary outcomes are patient length of stay (LOS) in the ED, number of diagnostic imaging tests ordered during a patient encounter, and patients' return </w:t>
      </w:r>
      <w:r w:rsidRPr="002E3565">
        <w:rPr>
          <w:color w:val="000000" w:themeColor="text1"/>
        </w:rPr>
        <w:t xml:space="preserve">with admission </w:t>
      </w:r>
      <w:r w:rsidRPr="002E3565">
        <w:rPr>
          <w:color w:val="000000" w:themeColor="text1"/>
        </w:rPr>
        <w:t>to the ED within 72 hours. The association between outcomes and physician batch tendency was measured using a multivariable linear regression controlling for various covariates.</w:t>
      </w:r>
    </w:p>
    <w:p w14:paraId="54670066" w14:textId="77777777" w:rsidR="005471DE" w:rsidRPr="002E3565" w:rsidRDefault="005471DE" w:rsidP="00A80366">
      <w:pPr>
        <w:spacing w:line="480" w:lineRule="auto"/>
        <w:rPr>
          <w:color w:val="000000" w:themeColor="text1"/>
        </w:rPr>
      </w:pPr>
    </w:p>
    <w:p w14:paraId="12990F0B" w14:textId="0C9059A8" w:rsidR="00AB3A69" w:rsidRPr="002E3565" w:rsidRDefault="00AB3A69" w:rsidP="00A80366">
      <w:pPr>
        <w:spacing w:line="480" w:lineRule="auto"/>
        <w:rPr>
          <w:color w:val="000000" w:themeColor="text1"/>
        </w:rPr>
      </w:pPr>
      <w:r w:rsidRPr="002E3565">
        <w:rPr>
          <w:rStyle w:val="Emphasis"/>
          <w:rFonts w:eastAsiaTheme="majorEastAsia"/>
          <w:i w:val="0"/>
          <w:iCs w:val="0"/>
          <w:color w:val="000000" w:themeColor="text1"/>
          <w:u w:val="single"/>
        </w:rPr>
        <w:t>Data Sources and Analytic Sample</w:t>
      </w:r>
      <w:r w:rsidRPr="002E3565">
        <w:rPr>
          <w:rStyle w:val="Emphasis"/>
          <w:rFonts w:eastAsiaTheme="majorEastAsia"/>
          <w:i w:val="0"/>
          <w:iCs w:val="0"/>
          <w:color w:val="000000" w:themeColor="text1"/>
        </w:rPr>
        <w:t xml:space="preserve">: </w:t>
      </w:r>
      <w:r w:rsidR="00FB725E" w:rsidRPr="002E3565">
        <w:rPr>
          <w:color w:val="000000" w:themeColor="text1"/>
        </w:rPr>
        <w:t xml:space="preserve">The </w:t>
      </w:r>
      <w:r w:rsidR="006F7936" w:rsidRPr="002E3565">
        <w:rPr>
          <w:color w:val="000000" w:themeColor="text1"/>
        </w:rPr>
        <w:t xml:space="preserve">Mayo Clinic of Arizona Emergency Department </w:t>
      </w:r>
      <w:r w:rsidR="00FB725E" w:rsidRPr="002E3565">
        <w:rPr>
          <w:color w:val="000000" w:themeColor="text1"/>
        </w:rPr>
        <w:t>recorded approximately 50,836 visits, all randomly assigned to physicians during the study period.</w:t>
      </w:r>
      <w:r w:rsidR="006F7936">
        <w:rPr>
          <w:color w:val="000000" w:themeColor="text1"/>
        </w:rPr>
        <w:t xml:space="preserve"> After excluding rare complaints, we were left with an analytical sample of 43,299 patient encounters.</w:t>
      </w:r>
    </w:p>
    <w:p w14:paraId="6D979DC9" w14:textId="77777777" w:rsidR="005471DE" w:rsidRPr="002E3565" w:rsidRDefault="005471DE" w:rsidP="00A80366">
      <w:pPr>
        <w:spacing w:line="480" w:lineRule="auto"/>
        <w:rPr>
          <w:i/>
          <w:iCs/>
          <w:color w:val="000000" w:themeColor="text1"/>
        </w:rPr>
      </w:pPr>
    </w:p>
    <w:p w14:paraId="67701C3C" w14:textId="49CD97D6" w:rsidR="00AB3A69" w:rsidRPr="002E3565" w:rsidRDefault="00AB3A69" w:rsidP="00A80366">
      <w:pPr>
        <w:spacing w:line="480" w:lineRule="auto"/>
        <w:rPr>
          <w:color w:val="000000" w:themeColor="text1"/>
        </w:rPr>
      </w:pPr>
      <w:r w:rsidRPr="002E3565">
        <w:rPr>
          <w:color w:val="000000" w:themeColor="text1"/>
          <w:u w:val="single"/>
        </w:rPr>
        <w:t>Principal Findings</w:t>
      </w:r>
      <w:r w:rsidRPr="002E3565">
        <w:rPr>
          <w:color w:val="000000" w:themeColor="text1"/>
        </w:rPr>
        <w:t xml:space="preserve">: </w:t>
      </w:r>
      <w:r w:rsidR="00480718">
        <w:rPr>
          <w:color w:val="000000" w:themeColor="text1"/>
        </w:rPr>
        <w:t>Findings</w:t>
      </w:r>
      <w:r w:rsidRPr="002E3565">
        <w:rPr>
          <w:color w:val="000000" w:themeColor="text1"/>
        </w:rPr>
        <w:t xml:space="preserve"> </w:t>
      </w:r>
      <w:r w:rsidR="00480718">
        <w:rPr>
          <w:color w:val="000000" w:themeColor="text1"/>
        </w:rPr>
        <w:t xml:space="preserve">show </w:t>
      </w:r>
      <w:r w:rsidRPr="002E3565">
        <w:rPr>
          <w:color w:val="000000" w:themeColor="text1"/>
        </w:rPr>
        <w:t xml:space="preserve">having a physician with a batch tendency 1SD greater than the average physician was associated with a 4.5% increase in ED LOS (p &lt; 0.001). It was also associated with an </w:t>
      </w:r>
      <w:r w:rsidR="005471DE" w:rsidRPr="002E3565">
        <w:rPr>
          <w:color w:val="000000" w:themeColor="text1"/>
        </w:rPr>
        <w:t>14.8</w:t>
      </w:r>
      <w:r w:rsidRPr="002E3565">
        <w:rPr>
          <w:color w:val="000000" w:themeColor="text1"/>
        </w:rPr>
        <w:t>% (0.</w:t>
      </w:r>
      <w:r w:rsidR="005471DE" w:rsidRPr="002E3565">
        <w:rPr>
          <w:color w:val="000000" w:themeColor="text1"/>
        </w:rPr>
        <w:t>2</w:t>
      </w:r>
      <w:r w:rsidRPr="002E3565">
        <w:rPr>
          <w:color w:val="000000" w:themeColor="text1"/>
        </w:rPr>
        <w:t xml:space="preserve"> percentage points) decrease in the probability of a 72-hour return</w:t>
      </w:r>
      <w:r w:rsidR="005471DE" w:rsidRPr="002E3565">
        <w:rPr>
          <w:color w:val="000000" w:themeColor="text1"/>
        </w:rPr>
        <w:t xml:space="preserve"> with admission</w:t>
      </w:r>
      <w:r w:rsidRPr="002E3565">
        <w:rPr>
          <w:color w:val="000000" w:themeColor="text1"/>
        </w:rPr>
        <w:t xml:space="preserve"> (p &lt; 0.001), implying that batching may lead to more comprehensive evaluations, reducing the need for short-term revisits. A batch tendency 1SD greater than that of the average physician was also associated with an additional 8 imaging tests ordered per 100 patient </w:t>
      </w:r>
      <w:r w:rsidRPr="002E3565">
        <w:rPr>
          <w:color w:val="000000" w:themeColor="text1"/>
        </w:rPr>
        <w:lastRenderedPageBreak/>
        <w:t>encounters (p &lt; 0.001), suggesting that batch ordering may be leading to tests that would not have been otherwise ordered had the physician waited for the results from one test before placing their next order.</w:t>
      </w:r>
    </w:p>
    <w:p w14:paraId="6F81C7E9" w14:textId="77777777" w:rsidR="005471DE" w:rsidRPr="002E3565" w:rsidRDefault="005471DE" w:rsidP="00A80366">
      <w:pPr>
        <w:spacing w:line="480" w:lineRule="auto"/>
        <w:rPr>
          <w:color w:val="000000" w:themeColor="text1"/>
        </w:rPr>
      </w:pPr>
    </w:p>
    <w:p w14:paraId="5A5DD2B3" w14:textId="07D2E0B5" w:rsidR="005471DE" w:rsidRPr="002E3565" w:rsidRDefault="005471DE" w:rsidP="00A80366">
      <w:pPr>
        <w:spacing w:line="480" w:lineRule="auto"/>
      </w:pPr>
      <w:r w:rsidRPr="002E3565">
        <w:rPr>
          <w:color w:val="000000" w:themeColor="text1"/>
          <w:u w:val="single"/>
        </w:rPr>
        <w:t>Conclusions</w:t>
      </w:r>
      <w:r w:rsidRPr="002E3565">
        <w:rPr>
          <w:color w:val="000000" w:themeColor="text1"/>
        </w:rPr>
        <w:t xml:space="preserve">: </w:t>
      </w:r>
      <w:r w:rsidRPr="002E3565">
        <w:rPr>
          <w:color w:val="000000" w:themeColor="text1"/>
        </w:rPr>
        <w:t xml:space="preserve">This study </w:t>
      </w:r>
      <w:r w:rsidRPr="002E3565">
        <w:t>highlights the considerable impact of physicians' diagnostic test ordering strategies on ED efficiency and patient care</w:t>
      </w:r>
      <w:r w:rsidRPr="002E3565">
        <w:t xml:space="preserve">. </w:t>
      </w:r>
      <w:r w:rsidRPr="002E3565">
        <w:t>The results also highlight the need to develop guidelines to optimize ED test ordering practices.</w:t>
      </w:r>
    </w:p>
    <w:p w14:paraId="352C2F9C" w14:textId="5C68F571" w:rsidR="005471DE" w:rsidRPr="002E3565" w:rsidRDefault="005471DE" w:rsidP="00A80366">
      <w:pPr>
        <w:spacing w:line="480" w:lineRule="auto"/>
        <w:rPr>
          <w:color w:val="000000" w:themeColor="text1"/>
        </w:rPr>
      </w:pPr>
    </w:p>
    <w:p w14:paraId="5ACD97B0" w14:textId="77777777" w:rsidR="002E3565" w:rsidRPr="002E3565" w:rsidRDefault="002E3565" w:rsidP="00A80366">
      <w:pPr>
        <w:spacing w:line="480" w:lineRule="auto"/>
        <w:rPr>
          <w:b/>
          <w:bCs/>
          <w:color w:val="000000" w:themeColor="text1"/>
          <w:u w:val="single"/>
        </w:rPr>
      </w:pPr>
    </w:p>
    <w:p w14:paraId="43E1BD86" w14:textId="7E18B1D1" w:rsidR="002E3565" w:rsidRPr="002E3565" w:rsidRDefault="002E3565" w:rsidP="00A80366">
      <w:pPr>
        <w:spacing w:line="480" w:lineRule="auto"/>
        <w:rPr>
          <w:b/>
          <w:bCs/>
          <w:color w:val="000000" w:themeColor="text1"/>
          <w:u w:val="single"/>
        </w:rPr>
      </w:pPr>
      <w:r w:rsidRPr="002E3565">
        <w:rPr>
          <w:b/>
          <w:bCs/>
          <w:color w:val="000000" w:themeColor="text1"/>
          <w:u w:val="single"/>
        </w:rPr>
        <w:t>Callout Box</w:t>
      </w:r>
    </w:p>
    <w:p w14:paraId="0BAF3AF7" w14:textId="3022D8BE" w:rsidR="002E3565" w:rsidRPr="002E3565" w:rsidRDefault="002E3565" w:rsidP="00A80366">
      <w:pPr>
        <w:spacing w:line="480" w:lineRule="auto"/>
        <w:rPr>
          <w:b/>
          <w:bCs/>
          <w:color w:val="000000" w:themeColor="text1"/>
        </w:rPr>
      </w:pPr>
      <w:r w:rsidRPr="002E3565">
        <w:rPr>
          <w:b/>
          <w:bCs/>
          <w:color w:val="000000" w:themeColor="text1"/>
        </w:rPr>
        <w:t>What is known on this topic</w:t>
      </w:r>
    </w:p>
    <w:p w14:paraId="2053B9A5" w14:textId="77777777"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Physician ordering practices in emergency departments (EDs) can significantly impact patient outcomes and resource utilization.</w:t>
      </w:r>
    </w:p>
    <w:p w14:paraId="35E04D25" w14:textId="6F3623AB"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Batch ordering of diagnostic imaging tests is a common practice intended to expedite diagnosis and treatment.</w:t>
      </w:r>
    </w:p>
    <w:p w14:paraId="5899C430" w14:textId="46FB2CEB" w:rsidR="002E3565" w:rsidRPr="002E3565" w:rsidRDefault="002E3565" w:rsidP="00A80366">
      <w:pPr>
        <w:spacing w:line="480" w:lineRule="auto"/>
        <w:rPr>
          <w:b/>
          <w:bCs/>
          <w:color w:val="000000" w:themeColor="text1"/>
        </w:rPr>
      </w:pPr>
      <w:r w:rsidRPr="002E3565">
        <w:rPr>
          <w:b/>
          <w:bCs/>
          <w:color w:val="000000" w:themeColor="text1"/>
        </w:rPr>
        <w:t>What this study adds</w:t>
      </w:r>
    </w:p>
    <w:p w14:paraId="1E5ACFED" w14:textId="7ECB5231"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A higher tendency to batch order is associated with an increase in the number of imaging tests ordered, indicating potential overuse of diagnostic resources.</w:t>
      </w:r>
    </w:p>
    <w:p w14:paraId="55938B98" w14:textId="2805872C"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Physicians with a higher tendency to batch order imaging tests are associated with longer patient length of stay in the ED.</w:t>
      </w:r>
    </w:p>
    <w:p w14:paraId="730FDDB9" w14:textId="77777777" w:rsidR="002E3565" w:rsidRPr="002E3565" w:rsidRDefault="002E3565" w:rsidP="00A80366">
      <w:pPr>
        <w:spacing w:line="480" w:lineRule="auto"/>
        <w:rPr>
          <w:b/>
          <w:bCs/>
          <w:color w:val="000000" w:themeColor="text1"/>
          <w:u w:val="single"/>
        </w:rPr>
      </w:pPr>
    </w:p>
    <w:p w14:paraId="183178C4" w14:textId="77777777" w:rsidR="00E86A81" w:rsidRDefault="00E86A81" w:rsidP="00A80366">
      <w:pPr>
        <w:spacing w:line="480" w:lineRule="auto"/>
        <w:rPr>
          <w:b/>
          <w:bCs/>
          <w:color w:val="000000" w:themeColor="text1"/>
          <w:u w:val="single"/>
        </w:rPr>
      </w:pPr>
    </w:p>
    <w:p w14:paraId="42B5BF93" w14:textId="77777777" w:rsidR="00AF4A06" w:rsidRDefault="00AF4A06" w:rsidP="00A80366">
      <w:pPr>
        <w:spacing w:line="480" w:lineRule="auto"/>
        <w:rPr>
          <w:b/>
          <w:bCs/>
          <w:color w:val="000000" w:themeColor="text1"/>
          <w:u w:val="single"/>
        </w:rPr>
      </w:pPr>
    </w:p>
    <w:p w14:paraId="620ED06F" w14:textId="3432B408" w:rsidR="00DA45B5" w:rsidRPr="00576C2C" w:rsidRDefault="00DA45B5" w:rsidP="00A80366">
      <w:pPr>
        <w:spacing w:line="480" w:lineRule="auto"/>
        <w:rPr>
          <w:b/>
          <w:bCs/>
          <w:color w:val="000000" w:themeColor="text1"/>
          <w:u w:val="single"/>
        </w:rPr>
      </w:pPr>
      <w:r w:rsidRPr="00576C2C">
        <w:rPr>
          <w:b/>
          <w:bCs/>
          <w:color w:val="000000" w:themeColor="text1"/>
          <w:u w:val="single"/>
        </w:rPr>
        <w:lastRenderedPageBreak/>
        <w:t>Introduction</w:t>
      </w:r>
    </w:p>
    <w:p w14:paraId="6D5F3020" w14:textId="2C9E0643" w:rsidR="00DA45B5" w:rsidRPr="00DF63EB" w:rsidRDefault="00DA45B5" w:rsidP="00A80366">
      <w:pPr>
        <w:spacing w:line="480" w:lineRule="auto"/>
        <w:rPr>
          <w:color w:val="000000" w:themeColor="text1"/>
        </w:rPr>
      </w:pPr>
      <w:r w:rsidRPr="00DF63EB">
        <w:rPr>
          <w:color w:val="000000" w:themeColor="text1"/>
        </w:rPr>
        <w:t>Emergency departments (EDs) serve as critical junctures in healthcare delivery, balancing the immediate needs of patients with the overarching operational and administrative demands of hospital management.</w:t>
      </w:r>
      <w:r w:rsidR="00F73B9C">
        <w:rPr>
          <w:color w:val="000000" w:themeColor="text1"/>
        </w:rPr>
        <w:t xml:space="preserve"> </w:t>
      </w:r>
      <w:r w:rsidRPr="00DF63EB">
        <w:rPr>
          <w:color w:val="000000" w:themeColor="text1"/>
        </w:rPr>
        <w:t>This balance is precarious and affected by numerous factors, including the strategic ordering of diagnostic imaging tests—a common yet complex practice with implications for patient flow, hospital costs, and patient safety</w:t>
      </w:r>
      <w:r w:rsidR="00E87E15">
        <w:rPr>
          <w:color w:val="000000" w:themeColor="text1"/>
        </w:rPr>
        <w:fldChar w:fldCharType="begin"/>
      </w:r>
      <w:r w:rsidR="00E87E15">
        <w:rPr>
          <w:color w:val="000000" w:themeColor="text1"/>
        </w:rPr>
        <w:instrText xml:space="preserve"> ADDIN ZOTERO_ITEM CSL_CITATION {"citationID":"EDg7DIe9","properties":{"formattedCitation":"\\super 1\\nosupersub{}","plainCitation":"1","noteIndex":0},"citationItems":[{"id":1482,"uris":["http://zotero.org/users/10131437/items/9CJ4UNLB"],"itemData":{"id":1482,"type":"article-journal","container-title":"Clinical Radiology","DOI":"10.1016/j.crad.2016.03.023","issue":"9","note":"publisher: Elsevier","page":"912–918","title":"Radiology imaging delays as independent predictors of length of hospital stay for emergency medical admissions","volume":"71","author":[{"family":"Cournane","given":"S"},{"family":"Conway","given":"R"},{"family":"Creagh","given":"D"},{"family":"Byrne","given":"DG"},{"family":"Sheehy","given":"N"},{"family":"Silke","given":"B"}],"issued":{"date-parts":[["2016"]]}}}],"schema":"https://github.com/citation-style-language/schema/raw/master/csl-citation.json"} </w:instrText>
      </w:r>
      <w:r w:rsidR="00E87E15">
        <w:rPr>
          <w:color w:val="000000" w:themeColor="text1"/>
        </w:rPr>
        <w:fldChar w:fldCharType="separate"/>
      </w:r>
      <w:r w:rsidR="00E87E15" w:rsidRPr="00E87E15">
        <w:rPr>
          <w:color w:val="000000"/>
          <w:vertAlign w:val="superscript"/>
        </w:rPr>
        <w:t>1</w:t>
      </w:r>
      <w:r w:rsidR="00E87E15">
        <w:rPr>
          <w:color w:val="000000" w:themeColor="text1"/>
        </w:rPr>
        <w:fldChar w:fldCharType="end"/>
      </w:r>
      <w:r w:rsidRPr="00DF63EB">
        <w:rPr>
          <w:color w:val="000000" w:themeColor="text1"/>
        </w:rPr>
        <w:t>. The efficiency of the ED is not just a matter of patient care but also a significant hospital management concern, with the potential to influence hospital-wide operational dynamics and financial health</w:t>
      </w:r>
      <w:r w:rsidR="00E87E15">
        <w:rPr>
          <w:color w:val="000000" w:themeColor="text1"/>
        </w:rPr>
        <w:fldChar w:fldCharType="begin"/>
      </w:r>
      <w:r w:rsidR="00E87E15">
        <w:rPr>
          <w:color w:val="000000" w:themeColor="text1"/>
        </w:rPr>
        <w:instrText xml:space="preserve"> ADDIN ZOTERO_ITEM CSL_CITATION {"citationID":"EIhuYKzz","properties":{"formattedCitation":"\\super 2,3\\nosupersub{}","plainCitation":"2,3","noteIndex":0},"citationItems":[{"id":1483,"uris":["http://zotero.org/users/10131437/items/52PZYRMU"],"itemData":{"id":1483,"type":"article-journal","container-title":"Healthcare","DOI":"10.3390/healthcare11030385","issue":"3","note":"publisher: Multidisciplinary Digital Publishing Institute","page":"385","title":"The Association between Emergency Department Overcrowding and Delay in Treatment: A Systematic Review","volume":"11","author":[{"family":"Darraj","given":"A"},{"family":"Hudays","given":"A"},{"family":"Hazazi","given":"A"},{"family":"Hobani","given":"A"},{"family":"Alghamdi","given":"A"}],"issued":{"date-parts":[["2023"]]}}},{"id":1509,"uris":["http://zotero.org/users/10131437/items/RF4TJV2U"],"itemData":{"id":1509,"type":"article-journal","container-title":"JEM Reports","issue":"2","note":"publisher: Elsevier","page":"100028","title":"Physician-driven early evaluation: Encounters seen in a vertical model","volume":"2","author":[{"family":"Hodgson","given":"NR"},{"family":"Saghafian","given":"S"},{"family":"Klanderman","given":"MC"},{"family":"Urumov","given":"A"},{"family":"Traub","given":"SJ"}],"issued":{"date-parts":[["2021"]]}}}],"schema":"https://github.com/citation-style-language/schema/raw/master/csl-citation.json"} </w:instrText>
      </w:r>
      <w:r w:rsidR="00E87E15">
        <w:rPr>
          <w:color w:val="000000" w:themeColor="text1"/>
        </w:rPr>
        <w:fldChar w:fldCharType="separate"/>
      </w:r>
      <w:r w:rsidR="00E87E15" w:rsidRPr="00E87E15">
        <w:rPr>
          <w:color w:val="000000"/>
          <w:vertAlign w:val="superscript"/>
        </w:rPr>
        <w:t>2,3</w:t>
      </w:r>
      <w:r w:rsidR="00E87E15">
        <w:rPr>
          <w:color w:val="000000" w:themeColor="text1"/>
        </w:rPr>
        <w:fldChar w:fldCharType="end"/>
      </w:r>
      <w:r w:rsidRPr="00DF63EB">
        <w:rPr>
          <w:color w:val="000000" w:themeColor="text1"/>
        </w:rPr>
        <w:t>.</w:t>
      </w:r>
    </w:p>
    <w:p w14:paraId="66C9B202" w14:textId="77777777" w:rsidR="00616C1F" w:rsidRDefault="00616C1F" w:rsidP="00A80366">
      <w:pPr>
        <w:spacing w:line="480" w:lineRule="auto"/>
        <w:rPr>
          <w:color w:val="000000" w:themeColor="text1"/>
        </w:rPr>
      </w:pPr>
    </w:p>
    <w:p w14:paraId="77C63ADA" w14:textId="06F43D39" w:rsidR="00DA45B5" w:rsidRPr="00DF63EB" w:rsidRDefault="00DA45B5" w:rsidP="00A80366">
      <w:pPr>
        <w:spacing w:line="480" w:lineRule="auto"/>
        <w:rPr>
          <w:color w:val="000000" w:themeColor="text1"/>
        </w:rPr>
      </w:pPr>
      <w:r w:rsidRPr="00DF63EB">
        <w:rPr>
          <w:color w:val="000000" w:themeColor="text1"/>
        </w:rPr>
        <w:t xml:space="preserve">An understudied aspect of ED efficiency is the practice of batch ordering imaging tests. Given the long turnaround times of imaging tests, a physician can ensure that their patient is in simultaneous waiting queues for each test by placing multiple orders simultaneously. While ostensibly a measure to expedite patient diagnosis and treatment, batch ordering raises several potential concerns. For instance, the case of a patient presenting with nonspecific abdominal pain could lead to a batch order, including an abdominal CT scan, ultrasound, and X-ray. While comprehensive, this approach raises questions about the necessity of each test, the </w:t>
      </w:r>
      <w:r w:rsidR="00F73B9C">
        <w:rPr>
          <w:color w:val="000000" w:themeColor="text1"/>
        </w:rPr>
        <w:t>patient's</w:t>
      </w:r>
      <w:r w:rsidRPr="00DF63EB">
        <w:rPr>
          <w:color w:val="000000" w:themeColor="text1"/>
        </w:rPr>
        <w:t xml:space="preserve"> cumulative radiation exposure, and the impact on the </w:t>
      </w:r>
      <w:r w:rsidR="00F73B9C">
        <w:rPr>
          <w:color w:val="000000" w:themeColor="text1"/>
        </w:rPr>
        <w:t>patient's</w:t>
      </w:r>
      <w:r w:rsidRPr="00DF63EB">
        <w:rPr>
          <w:color w:val="000000" w:themeColor="text1"/>
        </w:rPr>
        <w:t xml:space="preserve"> length of stay and overall healthcare costs</w:t>
      </w:r>
      <w:r w:rsidR="00E87E15">
        <w:rPr>
          <w:color w:val="000000" w:themeColor="text1"/>
        </w:rPr>
        <w:fldChar w:fldCharType="begin"/>
      </w:r>
      <w:r w:rsidR="00E87E15">
        <w:rPr>
          <w:color w:val="000000" w:themeColor="text1"/>
        </w:rPr>
        <w:instrText xml:space="preserve"> ADDIN ZOTERO_ITEM CSL_CITATION {"citationID":"5KlEeGOP","properties":{"formattedCitation":"\\super 4\\uc0\\u8211{}8\\nosupersub{}","plainCitation":"4–8","noteIndex":0},"citationItems":[{"id":1487,"uris":["http://zotero.org/users/10131437/items/PY66GMGL"],"itemData":{"id":1487,"type":"article-journal","container-title":"PLoS One","DOI":"10.1371/journal.pone.0237159","issue":"8","note":"publisher: Public Library of Science San Francisco, CA USA","page":"e0237159","title":"Evaluation and cost estimation of laboratory test overuse in 43 commonly ordered parameters through a Computerized Clinical Decision Support System (CCDSS) in a large university hospital","volume":"15","author":[{"family":"Tamburrano","given":"A"},{"family":"Vallone","given":"D"},{"family":"Carrozza","given":"C"},{"literal":"others"}],"issued":{"date-parts":[["2020"]]}}},{"id":1484,"uris":["http://zotero.org/users/10131437/items/F4CT3UFD"],"itemData":{"id":1484,"type":"article-journal","container-title":"AMIA Annual Symposium Proceedings","note":"publisher: American Medical Informatics Association","page":"897–906","title":"Improving Emergency Department Flow: Reducing Turnaround Time for Emergent CT Scans","volume":"2018","author":[{"family":"Perotte","given":"R"},{"family":"Lewin","given":"GO"},{"family":"Tambe","given":"U"},{"literal":"others"}],"issued":{"date-parts":[["2018"]]}}},{"id":1485,"uris":["http://zotero.org/users/10131437/items/DXACH4RS"],"itemData":{"id":1485,"type":"article-journal","container-title":"PLOS ONE","DOI":"10.1371/journal.pone.0181970","issue":"9","note":"publisher: Public Library of Science San Francisco, CA USA","page":"e0181970","title":"Overtreatment in the United States","volume":"12","author":[{"family":"Lyu","given":"H"},{"family":"Xu","given":"T"},{"family":"Brotman","given":"D"},{"family":"Mayer-Blackwell","given":"B"},{"family":"Cooper","given":"M"},{"literal":"others"}],"issued":{"date-parts":[["2017"]]}}},{"id":1486,"uris":["http://zotero.org/users/10131437/items/IIB8HQA3"],"itemData":{"id":1486,"type":"article-journal","container-title":"Journal of Family Medicine and Primary Care","DOI":"10.4103/jfmpc.jfmpc_2292_20","issue":"4","note":"publisher: Medknow Publications","page":"1520–1524","title":"Radiation in medical practice &amp; health effects of radiation: Rationale, risks, and rewards","volume":"10","author":[{"family":"Jain","given":"S"}],"issued":{"date-parts":[["2021"]]}}},{"id":170,"uris":["http://zotero.org/users/10131437/items/W2M894MP"],"itemData":{"id":170,"type":"article-journal","container-title":"Journal of Emergency Medicine","issue":"5","page":"702–710","title":"Interphysician Differences in Emergency Department Length of Stay","volume":"54","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sidR="00E87E15">
        <w:rPr>
          <w:color w:val="000000" w:themeColor="text1"/>
        </w:rPr>
        <w:fldChar w:fldCharType="separate"/>
      </w:r>
      <w:r w:rsidR="00E87E15" w:rsidRPr="00E87E15">
        <w:rPr>
          <w:color w:val="000000"/>
          <w:vertAlign w:val="superscript"/>
        </w:rPr>
        <w:t>4–8</w:t>
      </w:r>
      <w:r w:rsidR="00E87E15">
        <w:rPr>
          <w:color w:val="000000" w:themeColor="text1"/>
        </w:rPr>
        <w:fldChar w:fldCharType="end"/>
      </w:r>
      <w:r w:rsidRPr="00DF63EB">
        <w:rPr>
          <w:color w:val="000000" w:themeColor="text1"/>
        </w:rPr>
        <w:t>.</w:t>
      </w:r>
    </w:p>
    <w:p w14:paraId="514ACEB2" w14:textId="77777777" w:rsidR="00616C1F" w:rsidRDefault="00616C1F" w:rsidP="00A80366">
      <w:pPr>
        <w:spacing w:line="480" w:lineRule="auto"/>
        <w:rPr>
          <w:color w:val="000000" w:themeColor="text1"/>
        </w:rPr>
      </w:pPr>
    </w:p>
    <w:p w14:paraId="0ACCA75F" w14:textId="6DA15444" w:rsidR="00DA45B5" w:rsidRPr="00DF63EB" w:rsidRDefault="00DA45B5" w:rsidP="00A80366">
      <w:pPr>
        <w:spacing w:line="480" w:lineRule="auto"/>
        <w:rPr>
          <w:color w:val="000000" w:themeColor="text1"/>
        </w:rPr>
      </w:pPr>
      <w:r w:rsidRPr="00DF63EB">
        <w:rPr>
          <w:color w:val="000000" w:themeColor="text1"/>
        </w:rPr>
        <w:t>Furthermore, the financial implications extend beyond the cost of the tests themselves. Though sometimes necessary for thorough evaluation, an increased length of stay can also contribute to hospital overcrowding and reduced capacity for new patients, exacerbating operational pressures and financial constraints on the healthcare system</w:t>
      </w:r>
      <w:r w:rsidRPr="00DF63EB">
        <w:rPr>
          <w:color w:val="000000" w:themeColor="text1"/>
        </w:rPr>
        <w:fldChar w:fldCharType="begin"/>
      </w:r>
      <w:r w:rsidR="00E87E15">
        <w:rPr>
          <w:color w:val="000000" w:themeColor="text1"/>
        </w:rPr>
        <w:instrText xml:space="preserve"> ADDIN ZOTERO_ITEM CSL_CITATION {"citationID":"Dj61aJUa","properties":{"formattedCitation":"\\super 9\\nosupersub{}","plainCitation":"9","noteIndex":0},"citationItems":[{"id":1488,"uris":["http://zotero.org/users/10131437/items/MA2RZVIW"],"itemData":{"id":1488,"type":"article-journal","container-title":"Healthcare","DOI":"10.3390/healthcare10091625","issue":"9","note":"publisher: Multidisciplinary Digital Publishing Institute","page":"1625","title":"Overcrowding in Emergency Department: Causes, Consequences, and Solutions-A Narrative Review","volume":"10","author":[{"family":"Sartini","given":"M"},{"family":"Carbone","given":"A"},{"family":"Demartini","given":"A"},{"literal":"others"}],"issued":{"date-parts":[["2022"]]}}}],"schema":"https://github.com/citation-style-language/schema/raw/master/csl-citation.json"} </w:instrText>
      </w:r>
      <w:r w:rsidRPr="00DF63EB">
        <w:rPr>
          <w:color w:val="000000" w:themeColor="text1"/>
        </w:rPr>
        <w:fldChar w:fldCharType="separate"/>
      </w:r>
      <w:r w:rsidR="00E87E15" w:rsidRPr="00E87E15">
        <w:rPr>
          <w:color w:val="000000"/>
          <w:vertAlign w:val="superscript"/>
        </w:rPr>
        <w:t>9</w:t>
      </w:r>
      <w:r w:rsidRPr="00DF63EB">
        <w:rPr>
          <w:color w:val="000000" w:themeColor="text1"/>
        </w:rPr>
        <w:fldChar w:fldCharType="end"/>
      </w:r>
      <w:r w:rsidRPr="00DF63EB">
        <w:rPr>
          <w:color w:val="000000" w:themeColor="text1"/>
        </w:rPr>
        <w:t xml:space="preserve">. This delicate balance between ensuring rapid, </w:t>
      </w:r>
      <w:r w:rsidRPr="00DF63EB">
        <w:rPr>
          <w:color w:val="000000" w:themeColor="text1"/>
        </w:rPr>
        <w:lastRenderedPageBreak/>
        <w:t>accurate diagnosis and minimizing unnecessary use of resources is a central challenge in hospital management, reflecting broader concerns about the sustainability of healthcare practices</w:t>
      </w:r>
      <w:r w:rsidRPr="00DF63EB">
        <w:rPr>
          <w:color w:val="000000" w:themeColor="text1"/>
        </w:rPr>
        <w:fldChar w:fldCharType="begin"/>
      </w:r>
      <w:r w:rsidR="00E87E15">
        <w:rPr>
          <w:color w:val="000000" w:themeColor="text1"/>
        </w:rPr>
        <w:instrText xml:space="preserve"> ADDIN ZOTERO_ITEM CSL_CITATION {"citationID":"zVdmiBmM","properties":{"formattedCitation":"\\super 10\\nosupersub{}","plainCitation":"10","noteIndex":0},"citationItems":[{"id":1489,"uris":["http://zotero.org/users/10131437/items/6FFDJIIN"],"itemData":{"id":1489,"type":"article-journal","container-title":"Management Science","issue":"9","note":"publisher: INFORMS","page":"4389–4407","title":"Discretionary Task Ordering: Queue Management in Radiological Services","volume":"64","author":[{"family":"Ibanez","given":"MR"},{"family":"Clark","given":"JR"},{"family":"Huckman","given":"RS"},{"family":"Staats","given":"BR"}],"issued":{"date-parts":[["2017"]]}}}],"schema":"https://github.com/citation-style-language/schema/raw/master/csl-citation.json"} </w:instrText>
      </w:r>
      <w:r w:rsidRPr="00DF63EB">
        <w:rPr>
          <w:color w:val="000000" w:themeColor="text1"/>
        </w:rPr>
        <w:fldChar w:fldCharType="separate"/>
      </w:r>
      <w:r w:rsidR="00E87E15" w:rsidRPr="00E87E15">
        <w:rPr>
          <w:color w:val="000000"/>
          <w:vertAlign w:val="superscript"/>
        </w:rPr>
        <w:t>10</w:t>
      </w:r>
      <w:r w:rsidRPr="00DF63EB">
        <w:rPr>
          <w:color w:val="000000" w:themeColor="text1"/>
        </w:rPr>
        <w:fldChar w:fldCharType="end"/>
      </w:r>
      <w:r w:rsidRPr="00DF63EB">
        <w:rPr>
          <w:color w:val="000000" w:themeColor="text1"/>
        </w:rPr>
        <w:t>.</w:t>
      </w:r>
    </w:p>
    <w:p w14:paraId="16962E03" w14:textId="77777777" w:rsidR="00616C1F" w:rsidRDefault="00616C1F" w:rsidP="00A80366">
      <w:pPr>
        <w:spacing w:line="480" w:lineRule="auto"/>
        <w:rPr>
          <w:color w:val="000000" w:themeColor="text1"/>
        </w:rPr>
      </w:pPr>
    </w:p>
    <w:p w14:paraId="683DA9D2" w14:textId="61BFFF93" w:rsidR="00DA45B5" w:rsidRPr="00DF63EB" w:rsidRDefault="00DA45B5" w:rsidP="00A80366">
      <w:pPr>
        <w:spacing w:line="480" w:lineRule="auto"/>
        <w:rPr>
          <w:color w:val="000000" w:themeColor="text1"/>
        </w:rPr>
      </w:pPr>
      <w:r w:rsidRPr="00DF63EB">
        <w:rPr>
          <w:color w:val="000000" w:themeColor="text1"/>
        </w:rPr>
        <w:t>Despite its significance, the impact of batch ordering on these dimensions remains underexplored. The assumption that batch ordering represents an efficient test ordering practice has not been rigorously examined, leaving a gap in our understanding of its true operational and economic implications. This study aims to shed light on this critical issue, exploring how batch ordering of imaging tests affects the length of stay, total testing volume (surrogates for efficiency), and the need for short-term revisits</w:t>
      </w:r>
      <w:r w:rsidR="00616C1F">
        <w:rPr>
          <w:color w:val="000000" w:themeColor="text1"/>
        </w:rPr>
        <w:t xml:space="preserve"> with admission</w:t>
      </w:r>
      <w:r w:rsidRPr="00DF63EB">
        <w:rPr>
          <w:color w:val="000000" w:themeColor="text1"/>
        </w:rPr>
        <w:t xml:space="preserve"> (a surrogate for effectiveness).</w:t>
      </w:r>
    </w:p>
    <w:p w14:paraId="51BDC937" w14:textId="77777777" w:rsidR="00616C1F" w:rsidRDefault="00616C1F" w:rsidP="00A80366">
      <w:pPr>
        <w:spacing w:line="480" w:lineRule="auto"/>
        <w:rPr>
          <w:color w:val="000000" w:themeColor="text1"/>
        </w:rPr>
      </w:pPr>
    </w:p>
    <w:p w14:paraId="20A8D3FA" w14:textId="734A0A63" w:rsidR="00DA45B5" w:rsidRDefault="00DA45B5" w:rsidP="00A80366">
      <w:pPr>
        <w:spacing w:line="480" w:lineRule="auto"/>
        <w:rPr>
          <w:color w:val="000000" w:themeColor="text1"/>
        </w:rPr>
      </w:pPr>
      <w:r w:rsidRPr="00DF63EB">
        <w:rPr>
          <w:color w:val="000000" w:themeColor="text1"/>
        </w:rPr>
        <w:t>By situating this investigation within the context of hospital management, we seek to determine whether the perceived efficiency of batch ordering aligns with its actual outcomes, providing evidence-based insights that can guide future policy and practice in emergency care</w:t>
      </w:r>
      <w:r w:rsidRPr="00DF63EB">
        <w:rPr>
          <w:color w:val="000000" w:themeColor="text1"/>
        </w:rPr>
        <w:fldChar w:fldCharType="begin"/>
      </w:r>
      <w:r w:rsidR="00E87E15">
        <w:rPr>
          <w:color w:val="000000" w:themeColor="text1"/>
        </w:rPr>
        <w:instrText xml:space="preserve"> ADDIN ZOTERO_ITEM CSL_CITATION {"citationID":"uf9WMsp0","properties":{"formattedCitation":"\\super 11,12\\nosupersub{}","plainCitation":"11,12","noteIndex":0},"citationItems":[{"id":185,"uris":["http://zotero.org/users/10131437/items/6ZES3EU3"],"itemData":{"id":185,"type":"article-journal","container-title":"Operations Research","issue":"5","page":"1080–1097","title":"Patient Streaming as a Mechanism for Improving Responsiveness in Emergency Departments","volume":"60","author":[{"family":"Saghafian","given":"S"},{"family":"Hopp","given":"WJ"},{"family":"Van Oyen","given":"MP"},{"family":"Desmond","given":"JS"},{"family":"Kronick","given":"SL"}],"issued":{"date-parts":[["2012"]]}}},{"id":180,"uris":["http://zotero.org/users/10131437/items/ACQ3T66D"],"itemData":{"id":180,"type":"article-journal","container-title":"IIE Transactions on Healthcare Systems Engineering","issue":"2","page":"101–123","title":"Operations Research/Management Contributions to Emergency Department Patient Flow Optimization: Review and Research Prospects","volume":"5","author":[{"family":"Saghafian","given":"S"},{"family":"Austin","given":"G"},{"family":"Traub","given":"SJ"}],"issued":{"date-parts":[["2015"]]}}}],"schema":"https://github.com/citation-style-language/schema/raw/master/csl-citation.json"} </w:instrText>
      </w:r>
      <w:r w:rsidRPr="00DF63EB">
        <w:rPr>
          <w:color w:val="000000" w:themeColor="text1"/>
        </w:rPr>
        <w:fldChar w:fldCharType="separate"/>
      </w:r>
      <w:r w:rsidR="00E87E15" w:rsidRPr="00E87E15">
        <w:rPr>
          <w:color w:val="000000"/>
          <w:vertAlign w:val="superscript"/>
        </w:rPr>
        <w:t>11,12</w:t>
      </w:r>
      <w:r w:rsidRPr="00DF63EB">
        <w:rPr>
          <w:color w:val="000000" w:themeColor="text1"/>
        </w:rPr>
        <w:fldChar w:fldCharType="end"/>
      </w:r>
      <w:r w:rsidRPr="00DF63EB">
        <w:rPr>
          <w:color w:val="000000" w:themeColor="text1"/>
        </w:rPr>
        <w:t>.</w:t>
      </w:r>
    </w:p>
    <w:p w14:paraId="58117A28" w14:textId="77777777" w:rsidR="00616C1F" w:rsidRPr="00DF63EB" w:rsidRDefault="00616C1F" w:rsidP="00A80366">
      <w:pPr>
        <w:spacing w:line="480" w:lineRule="auto"/>
        <w:rPr>
          <w:color w:val="000000" w:themeColor="text1"/>
        </w:rPr>
      </w:pPr>
    </w:p>
    <w:p w14:paraId="6CF6D848" w14:textId="77777777" w:rsidR="00DA45B5" w:rsidRPr="00576C2C" w:rsidRDefault="00DA45B5" w:rsidP="00A80366">
      <w:pPr>
        <w:spacing w:line="480" w:lineRule="auto"/>
        <w:rPr>
          <w:b/>
          <w:bCs/>
          <w:color w:val="000000" w:themeColor="text1"/>
          <w:u w:val="single"/>
        </w:rPr>
      </w:pPr>
      <w:r w:rsidRPr="00576C2C">
        <w:rPr>
          <w:b/>
          <w:bCs/>
          <w:color w:val="000000" w:themeColor="text1"/>
          <w:u w:val="single"/>
        </w:rPr>
        <w:t>Methods</w:t>
      </w:r>
    </w:p>
    <w:p w14:paraId="4DC729DE" w14:textId="77777777" w:rsidR="00FE0F2B" w:rsidRDefault="00DA45B5" w:rsidP="00A80366">
      <w:pPr>
        <w:spacing w:line="480" w:lineRule="auto"/>
        <w:rPr>
          <w:color w:val="000000" w:themeColor="text1"/>
        </w:rPr>
      </w:pPr>
      <w:r w:rsidRPr="00DF63EB">
        <w:rPr>
          <w:b/>
          <w:bCs/>
          <w:color w:val="000000" w:themeColor="text1"/>
        </w:rPr>
        <w:t>Study Design and Setting</w:t>
      </w:r>
    </w:p>
    <w:p w14:paraId="54D42B5B" w14:textId="13586B14" w:rsidR="00DA45B5" w:rsidRPr="00DF63EB" w:rsidRDefault="00DA45B5" w:rsidP="00A80366">
      <w:pPr>
        <w:spacing w:line="480" w:lineRule="auto"/>
        <w:rPr>
          <w:color w:val="000000" w:themeColor="text1"/>
        </w:rPr>
      </w:pPr>
      <w:r w:rsidRPr="00DF63EB">
        <w:rPr>
          <w:color w:val="000000" w:themeColor="text1"/>
        </w:rPr>
        <w:t>Our retrospective observational study was conducted in the Mayo Clinic of Arizona ED. During the study period, the ED recorded 50,836 visits, managed across 26 treatment rooms and up to 9 hallway spaces. The department is exclusively staffed by board-eligible or board-certified emergency physicians (EPs), with rotating residents overseeing about 10% of patient volume. Physicians operate in a unique workflow that includes staggered 8.5-hour shifts and a randomized assignment system that reduces systematic differences in patient populations served by different physicians</w:t>
      </w:r>
      <w:r w:rsidRPr="00DF63EB">
        <w:rPr>
          <w:color w:val="000000" w:themeColor="text1"/>
        </w:rPr>
        <w:fldChar w:fldCharType="begin"/>
      </w:r>
      <w:r w:rsidR="00E87E15">
        <w:rPr>
          <w:color w:val="000000" w:themeColor="text1"/>
        </w:rPr>
        <w:instrText xml:space="preserve"> ADDIN ZOTERO_ITEM CSL_CITATION {"citationID":"i7BYudXk","properties":{"formattedCitation":"\\super 13\\nosupersub{}","plainCitation":"13","noteIndex":0},"citationItems":[{"id":171,"uris":["http://zotero.org/users/10131437/items/DTQESE2R"],"itemData":{"id":171,"type":"article-journal","container-title":"American Journal of Emergency Medicine","issue":"8","page":"1367–1371","title":"The Durability of Operational Improvements with Rotational Patient Assignment","volume":"36","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sidRPr="00DF63EB">
        <w:rPr>
          <w:color w:val="000000" w:themeColor="text1"/>
        </w:rPr>
        <w:fldChar w:fldCharType="separate"/>
      </w:r>
      <w:r w:rsidR="00E87E15" w:rsidRPr="00E87E15">
        <w:rPr>
          <w:color w:val="000000"/>
          <w:vertAlign w:val="superscript"/>
        </w:rPr>
        <w:t>13</w:t>
      </w:r>
      <w:r w:rsidRPr="00DF63EB">
        <w:rPr>
          <w:color w:val="000000" w:themeColor="text1"/>
        </w:rPr>
        <w:fldChar w:fldCharType="end"/>
      </w:r>
      <w:r w:rsidRPr="00DF63EB">
        <w:rPr>
          <w:color w:val="000000" w:themeColor="text1"/>
        </w:rPr>
        <w:t xml:space="preserve">. </w:t>
      </w:r>
    </w:p>
    <w:p w14:paraId="07A4C54E" w14:textId="77777777" w:rsidR="00FE0F2B" w:rsidRDefault="00FE0F2B" w:rsidP="00A80366">
      <w:pPr>
        <w:spacing w:line="480" w:lineRule="auto"/>
        <w:rPr>
          <w:color w:val="000000" w:themeColor="text1"/>
        </w:rPr>
      </w:pPr>
    </w:p>
    <w:p w14:paraId="12428D51" w14:textId="0CEB0BD4" w:rsidR="006D630E" w:rsidRDefault="00DA45B5" w:rsidP="00A80366">
      <w:pPr>
        <w:spacing w:line="480" w:lineRule="auto"/>
        <w:rPr>
          <w:color w:val="000000" w:themeColor="text1"/>
        </w:rPr>
      </w:pPr>
      <w:r w:rsidRPr="00DF63EB">
        <w:rPr>
          <w:color w:val="000000" w:themeColor="text1"/>
        </w:rPr>
        <w:t>We retrospectively reviewed comprehensive ED operational data from 10/6/2018 through 12/31/2019. The dataset includes detailed patient demographics, chief complaints, vital signs, emergency severity index (ESI), length of stay (LOS), and resource utilization metrics. This period was chosen to provide a robust data set while excluding the influence of the coronavirus pandemic.</w:t>
      </w:r>
      <w:r w:rsidR="00DA6C22">
        <w:rPr>
          <w:color w:val="000000" w:themeColor="text1"/>
        </w:rPr>
        <w:t xml:space="preserve"> </w:t>
      </w:r>
      <w:r w:rsidRPr="00DF63EB">
        <w:rPr>
          <w:color w:val="000000" w:themeColor="text1"/>
        </w:rPr>
        <w:t>We further restricted our sample to patient encounters serviced by full-time physicians and chief complaint areas seen in over 1,000 encounters over the study period (i.e., excluding rare complaints).</w:t>
      </w:r>
      <w:r w:rsidR="00DA6C22">
        <w:rPr>
          <w:color w:val="000000" w:themeColor="text1"/>
        </w:rPr>
        <w:t xml:space="preserve"> </w:t>
      </w:r>
      <w:r w:rsidR="005425F8">
        <w:rPr>
          <w:color w:val="000000" w:themeColor="text1"/>
        </w:rPr>
        <w:t>C</w:t>
      </w:r>
      <w:r w:rsidR="00DA6C22">
        <w:rPr>
          <w:color w:val="000000" w:themeColor="text1"/>
        </w:rPr>
        <w:t>hief complaint categories were created</w:t>
      </w:r>
      <w:r w:rsidR="005425F8">
        <w:rPr>
          <w:color w:val="000000" w:themeColor="text1"/>
        </w:rPr>
        <w:t xml:space="preserve"> by organizing a </w:t>
      </w:r>
      <w:r w:rsidR="00F73B9C">
        <w:rPr>
          <w:color w:val="000000" w:themeColor="text1"/>
        </w:rPr>
        <w:t>patient's</w:t>
      </w:r>
      <w:r w:rsidR="005425F8">
        <w:rPr>
          <w:color w:val="000000" w:themeColor="text1"/>
        </w:rPr>
        <w:t xml:space="preserve"> </w:t>
      </w:r>
      <w:r w:rsidR="00F73B9C">
        <w:rPr>
          <w:color w:val="000000" w:themeColor="text1"/>
        </w:rPr>
        <w:t>"</w:t>
      </w:r>
      <w:r w:rsidR="005425F8">
        <w:rPr>
          <w:color w:val="000000" w:themeColor="text1"/>
        </w:rPr>
        <w:t>reason for visit</w:t>
      </w:r>
      <w:r w:rsidR="00F73B9C">
        <w:rPr>
          <w:color w:val="000000" w:themeColor="text1"/>
        </w:rPr>
        <w:t>"</w:t>
      </w:r>
      <w:r w:rsidR="005425F8">
        <w:rPr>
          <w:color w:val="000000" w:themeColor="text1"/>
        </w:rPr>
        <w:t xml:space="preserve"> free-text data into broader groupings previously used in the literature [cite]. </w:t>
      </w:r>
      <w:r w:rsidRPr="00DF63EB">
        <w:rPr>
          <w:color w:val="000000" w:themeColor="text1"/>
        </w:rPr>
        <w:t>The final sample included 43,299 patient encounters and contained no missing data for covariates used in the analysis.</w:t>
      </w:r>
    </w:p>
    <w:p w14:paraId="34F6854D" w14:textId="77777777" w:rsidR="00FE0F2B" w:rsidRPr="00DF63EB" w:rsidRDefault="00FE0F2B" w:rsidP="00A80366">
      <w:pPr>
        <w:spacing w:line="480" w:lineRule="auto"/>
        <w:rPr>
          <w:color w:val="000000" w:themeColor="text1"/>
        </w:rPr>
      </w:pPr>
    </w:p>
    <w:p w14:paraId="120CCD5D" w14:textId="77777777" w:rsidR="00FE0F2B" w:rsidRDefault="00DA45B5" w:rsidP="00A80366">
      <w:pPr>
        <w:spacing w:line="480" w:lineRule="auto"/>
        <w:rPr>
          <w:color w:val="000000" w:themeColor="text1"/>
        </w:rPr>
      </w:pPr>
      <w:r w:rsidRPr="00DF63EB">
        <w:rPr>
          <w:b/>
          <w:bCs/>
          <w:color w:val="000000" w:themeColor="text1"/>
        </w:rPr>
        <w:t>Details on Data</w:t>
      </w:r>
    </w:p>
    <w:p w14:paraId="4934B57D" w14:textId="3A71DC7F" w:rsidR="006D630E" w:rsidRDefault="00DA45B5" w:rsidP="00A80366">
      <w:pPr>
        <w:spacing w:line="480" w:lineRule="auto"/>
        <w:rPr>
          <w:color w:val="000000" w:themeColor="text1"/>
        </w:rPr>
      </w:pPr>
      <w:r w:rsidRPr="00DF63EB">
        <w:rPr>
          <w:color w:val="000000" w:themeColor="text1"/>
        </w:rPr>
        <w:t>A critical aspect of our data is the random patient-to-physician assignment. In most EDs, physicians have some discretion in selecting the patients they see from the pool of those waiting for treatment. In contrast, patients arriving at the Mayo Clinic ED are assigned to physicians via a randomized rotational patient assignment algorithm, which practically removes potential selection bias concerns from our analyses</w:t>
      </w:r>
      <w:r w:rsidRPr="00DF63EB">
        <w:rPr>
          <w:color w:val="000000"/>
          <w:vertAlign w:val="superscript"/>
        </w:rPr>
        <w:t>12</w:t>
      </w:r>
      <w:r w:rsidRPr="00DF63EB">
        <w:rPr>
          <w:color w:val="000000" w:themeColor="text1"/>
        </w:rPr>
        <w:t xml:space="preserve">. In essence, barring arrival time and shift-level variation, the physician-to-patient matching can be deemed random. </w:t>
      </w:r>
      <w:r w:rsidR="006D630E">
        <w:rPr>
          <w:color w:val="000000" w:themeColor="text1"/>
        </w:rPr>
        <w:t xml:space="preserve">The balance test in Appendix Table 1A </w:t>
      </w:r>
      <w:r w:rsidRPr="00DF63EB">
        <w:rPr>
          <w:color w:val="000000" w:themeColor="text1"/>
        </w:rPr>
        <w:t>confirms that the complaints and severity of patients served are balanced across physicians.</w:t>
      </w:r>
    </w:p>
    <w:p w14:paraId="5BB3E15C" w14:textId="77777777" w:rsidR="00FE0F2B" w:rsidRDefault="00FE0F2B" w:rsidP="00A80366">
      <w:pPr>
        <w:spacing w:line="480" w:lineRule="auto"/>
        <w:rPr>
          <w:color w:val="000000" w:themeColor="text1"/>
        </w:rPr>
      </w:pPr>
    </w:p>
    <w:p w14:paraId="75A731B8" w14:textId="77777777" w:rsidR="00576C2C" w:rsidRDefault="00DA45B5" w:rsidP="00A80366">
      <w:pPr>
        <w:spacing w:line="480" w:lineRule="auto"/>
        <w:rPr>
          <w:b/>
          <w:bCs/>
          <w:color w:val="000000" w:themeColor="text1"/>
        </w:rPr>
      </w:pPr>
      <w:r w:rsidRPr="00DF63EB">
        <w:rPr>
          <w:b/>
          <w:bCs/>
          <w:color w:val="000000" w:themeColor="text1"/>
        </w:rPr>
        <w:t>Measurements</w:t>
      </w:r>
    </w:p>
    <w:p w14:paraId="5F7A3925" w14:textId="5FF5EA6D" w:rsidR="00DA45B5" w:rsidRPr="00DF63EB" w:rsidRDefault="00DA45B5" w:rsidP="00A80366">
      <w:pPr>
        <w:spacing w:line="480" w:lineRule="auto"/>
        <w:rPr>
          <w:color w:val="000000" w:themeColor="text1"/>
        </w:rPr>
      </w:pPr>
      <w:r w:rsidRPr="00DF63EB">
        <w:rPr>
          <w:color w:val="000000" w:themeColor="text1"/>
        </w:rPr>
        <w:lastRenderedPageBreak/>
        <w:t xml:space="preserve">We define </w:t>
      </w:r>
      <w:r w:rsidR="00F73B9C">
        <w:rPr>
          <w:color w:val="000000" w:themeColor="text1"/>
        </w:rPr>
        <w:t>"</w:t>
      </w:r>
      <w:r w:rsidRPr="00DF63EB">
        <w:rPr>
          <w:color w:val="000000" w:themeColor="text1"/>
        </w:rPr>
        <w:t>batching</w:t>
      </w:r>
      <w:r w:rsidR="00F73B9C">
        <w:rPr>
          <w:color w:val="000000" w:themeColor="text1"/>
        </w:rPr>
        <w:t>"</w:t>
      </w:r>
      <w:r w:rsidRPr="00DF63EB">
        <w:rPr>
          <w:color w:val="000000" w:themeColor="text1"/>
        </w:rPr>
        <w:t xml:space="preserve"> in line with standard emergency medicine practices. Batching occurs when a physician simultaneously orders a comprehensive set of diagnostic tests, typically covering a broad range of potential diagnoses. This contrasts with sequential ordering, where tests are ordered sequentially based on the information obtained from each test as needed.</w:t>
      </w:r>
    </w:p>
    <w:p w14:paraId="1606883A" w14:textId="77777777" w:rsidR="00FE0F2B" w:rsidRDefault="00FE0F2B" w:rsidP="00A80366">
      <w:pPr>
        <w:spacing w:line="480" w:lineRule="auto"/>
        <w:rPr>
          <w:color w:val="000000" w:themeColor="text1"/>
        </w:rPr>
      </w:pPr>
    </w:p>
    <w:p w14:paraId="6EEF3986" w14:textId="3D24D83E" w:rsidR="00DA45B5" w:rsidRDefault="00DA45B5" w:rsidP="00A80366">
      <w:pPr>
        <w:spacing w:line="480" w:lineRule="auto"/>
        <w:rPr>
          <w:color w:val="000000" w:themeColor="text1"/>
        </w:rPr>
      </w:pPr>
      <w:r w:rsidRPr="00DF63EB">
        <w:rPr>
          <w:color w:val="000000" w:themeColor="text1"/>
        </w:rPr>
        <w:t>We operationalize batching as occurring when multiple diagnostic imaging tests are ordered within a 5-minute window. Sensitivity analyses around this cutoff point (</w:t>
      </w:r>
      <w:r w:rsidR="00FE0F2B">
        <w:rPr>
          <w:color w:val="000000" w:themeColor="text1"/>
        </w:rPr>
        <w:t>Appendix Table</w:t>
      </w:r>
      <w:r w:rsidR="00F73B9C">
        <w:rPr>
          <w:color w:val="000000" w:themeColor="text1"/>
        </w:rPr>
        <w:t xml:space="preserve"> </w:t>
      </w:r>
      <w:r w:rsidR="00FE0F2B">
        <w:rPr>
          <w:color w:val="000000" w:themeColor="text1"/>
        </w:rPr>
        <w:t>2A</w:t>
      </w:r>
      <w:r w:rsidRPr="00DF63EB">
        <w:rPr>
          <w:color w:val="000000" w:themeColor="text1"/>
        </w:rPr>
        <w:t>) show that our results are robust to this definition. Each imaging test (e.g., X-ray, CT scan</w:t>
      </w:r>
      <w:r w:rsidR="007B57B3">
        <w:rPr>
          <w:color w:val="000000" w:themeColor="text1"/>
        </w:rPr>
        <w:t>, Ultrasound</w:t>
      </w:r>
      <w:r w:rsidRPr="00DF63EB">
        <w:rPr>
          <w:color w:val="000000" w:themeColor="text1"/>
        </w:rPr>
        <w:t>) is considered a separate, distinct test for our study. Therefore, a batch in our study consists of two or more distinct imaging tests.</w:t>
      </w:r>
    </w:p>
    <w:p w14:paraId="6F62C2E6" w14:textId="77777777" w:rsidR="00616C1F" w:rsidRPr="00DF63EB" w:rsidRDefault="00616C1F" w:rsidP="00A80366">
      <w:pPr>
        <w:spacing w:line="480" w:lineRule="auto"/>
        <w:rPr>
          <w:color w:val="000000" w:themeColor="text1"/>
        </w:rPr>
      </w:pPr>
    </w:p>
    <w:p w14:paraId="11AE5E1B" w14:textId="2A2B5F4C" w:rsidR="00616C1F" w:rsidRDefault="00DA45B5" w:rsidP="00A80366">
      <w:pPr>
        <w:spacing w:line="480" w:lineRule="auto"/>
        <w:rPr>
          <w:color w:val="000000" w:themeColor="text1"/>
        </w:rPr>
      </w:pPr>
      <w:r w:rsidRPr="00DF63EB">
        <w:rPr>
          <w:b/>
          <w:bCs/>
          <w:color w:val="000000" w:themeColor="text1"/>
        </w:rPr>
        <w:t>Statistical Analysis</w:t>
      </w:r>
    </w:p>
    <w:p w14:paraId="6A7EB7E6" w14:textId="2E75C895" w:rsidR="00DA45B5" w:rsidRDefault="00DA45B5" w:rsidP="00A80366">
      <w:pPr>
        <w:spacing w:line="480" w:lineRule="auto"/>
        <w:rPr>
          <w:color w:val="000000" w:themeColor="text1"/>
        </w:rPr>
      </w:pPr>
      <w:r w:rsidRPr="00DF63EB">
        <w:rPr>
          <w:color w:val="000000" w:themeColor="text1"/>
        </w:rPr>
        <w:t xml:space="preserve">To assess the impact of batching on various outcomes of interest, we developed a measure to quantify each </w:t>
      </w:r>
      <w:r w:rsidR="00F73B9C">
        <w:rPr>
          <w:color w:val="000000" w:themeColor="text1"/>
        </w:rPr>
        <w:t>physician's</w:t>
      </w:r>
      <w:r w:rsidRPr="00DF63EB">
        <w:rPr>
          <w:color w:val="000000" w:themeColor="text1"/>
        </w:rPr>
        <w:t xml:space="preserve"> tendency to batch. This </w:t>
      </w:r>
      <w:r w:rsidR="00F73B9C">
        <w:rPr>
          <w:color w:val="000000" w:themeColor="text1"/>
        </w:rPr>
        <w:t>"</w:t>
      </w:r>
      <w:r w:rsidRPr="00DF63EB">
        <w:rPr>
          <w:color w:val="000000" w:themeColor="text1"/>
        </w:rPr>
        <w:t>batch tendency</w:t>
      </w:r>
      <w:r w:rsidR="00F73B9C">
        <w:rPr>
          <w:color w:val="000000" w:themeColor="text1"/>
        </w:rPr>
        <w:t>"</w:t>
      </w:r>
      <w:r w:rsidRPr="00DF63EB">
        <w:rPr>
          <w:color w:val="000000" w:themeColor="text1"/>
        </w:rPr>
        <w:t xml:space="preserve"> score allows us to explore the associations between batching behavior and critical outcomes such as patient length of stay, resource utilization, and 72-hour return to the ED. The batch tendency for each physician was calculated using a </w:t>
      </w:r>
      <w:r w:rsidR="00F73B9C">
        <w:rPr>
          <w:color w:val="000000" w:themeColor="text1"/>
        </w:rPr>
        <w:t>"</w:t>
      </w:r>
      <w:r w:rsidRPr="00DF63EB">
        <w:rPr>
          <w:color w:val="000000" w:themeColor="text1"/>
        </w:rPr>
        <w:t>leave-one-out</w:t>
      </w:r>
      <w:r w:rsidR="00F73B9C">
        <w:rPr>
          <w:color w:val="000000" w:themeColor="text1"/>
        </w:rPr>
        <w:t>"</w:t>
      </w:r>
      <w:r w:rsidRPr="00DF63EB">
        <w:rPr>
          <w:color w:val="000000" w:themeColor="text1"/>
        </w:rPr>
        <w:t xml:space="preserve"> approach. Specifically, we estimate the following multivariable logistic regression for each patient encounter:</w:t>
      </w:r>
    </w:p>
    <w:p w14:paraId="2C228FB3" w14:textId="77777777" w:rsidR="00616C1F" w:rsidRPr="00DF63EB" w:rsidRDefault="00616C1F" w:rsidP="00A80366">
      <w:pPr>
        <w:spacing w:line="480" w:lineRule="auto"/>
        <w:rPr>
          <w:color w:val="000000" w:themeColor="text1"/>
        </w:rPr>
      </w:pPr>
    </w:p>
    <w:p w14:paraId="00380C3B" w14:textId="77777777" w:rsidR="00616C1F" w:rsidRDefault="00DA45B5" w:rsidP="00A80366">
      <w:pPr>
        <w:spacing w:line="480" w:lineRule="auto"/>
        <w:ind w:firstLine="720"/>
        <w:rPr>
          <w:color w:val="000000" w:themeColor="text1"/>
        </w:rPr>
      </w:pPr>
      <m:oMathPara>
        <m:oMath>
          <m:r>
            <w:rPr>
              <w:rFonts w:ascii="Cambria Math" w:hAnsi="Cambria Math"/>
              <w:color w:val="000000" w:themeColor="text1"/>
            </w:rPr>
            <m:t>logi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m:rPr>
                  <m:sty m:val="bi"/>
                </m:rPr>
                <w:rPr>
                  <w:rFonts w:ascii="Cambria Math" w:hAnsi="Cambria Math"/>
                  <w:color w:val="000000" w:themeColor="text1"/>
                </w:rPr>
                <m:t>X</m:t>
              </m:r>
            </m:e>
            <m:sub>
              <m:r>
                <w:rPr>
                  <w:rFonts w:ascii="Cambria Math" w:hAnsi="Cambria Math"/>
                  <w:color w:val="000000" w:themeColor="text1"/>
                </w:rPr>
                <m:t>ym</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m:rPr>
                  <m:sty m:val="bi"/>
                </m:rPr>
                <w:rPr>
                  <w:rFonts w:ascii="Cambria Math" w:hAnsi="Cambria Math"/>
                  <w:color w:val="000000" w:themeColor="text1"/>
                </w:rPr>
                <m:t>X</m:t>
              </m:r>
            </m:e>
            <m: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m:rPr>
                  <m:sty m:val="bi"/>
                </m:rPr>
                <w:rPr>
                  <w:rFonts w:ascii="Cambria Math" w:hAnsi="Cambria Math"/>
                  <w:color w:val="000000" w:themeColor="text1"/>
                </w:rPr>
                <m:t>X</m:t>
              </m:r>
            </m:e>
            <m:sub>
              <m:r>
                <w:rPr>
                  <w:rFonts w:ascii="Cambria Math" w:hAnsi="Cambria Math"/>
                  <w:color w:val="000000" w:themeColor="text1"/>
                </w:rPr>
                <m:t>complaint/severity</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4</m:t>
                  </m:r>
                </m:sub>
              </m:sSub>
              <m:r>
                <m:rPr>
                  <m:sty m:val="bi"/>
                </m:rPr>
                <w:rPr>
                  <w:rFonts w:ascii="Cambria Math" w:hAnsi="Cambria Math"/>
                  <w:color w:val="000000" w:themeColor="text1"/>
                </w:rPr>
                <m:t>X</m:t>
              </m:r>
            </m:e>
            <m:sub>
              <m:r>
                <w:rPr>
                  <w:rFonts w:ascii="Cambria Math" w:hAnsi="Cambria Math"/>
                  <w:color w:val="000000" w:themeColor="text1"/>
                </w:rPr>
                <m:t>physician 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t</m:t>
              </m:r>
            </m:sub>
          </m:sSub>
        </m:oMath>
      </m:oMathPara>
    </w:p>
    <w:p w14:paraId="244856BC" w14:textId="77777777" w:rsidR="00616C1F" w:rsidRDefault="00616C1F" w:rsidP="00A80366">
      <w:pPr>
        <w:spacing w:line="480" w:lineRule="auto"/>
        <w:rPr>
          <w:color w:val="000000" w:themeColor="text1"/>
        </w:rPr>
      </w:pPr>
    </w:p>
    <w:p w14:paraId="360A836E" w14:textId="49888FC6" w:rsidR="00DA45B5" w:rsidRPr="00616C1F" w:rsidRDefault="00DA45B5" w:rsidP="00A80366">
      <w:pPr>
        <w:spacing w:line="480" w:lineRule="auto"/>
        <w:rPr>
          <w:color w:val="000000" w:themeColor="text1"/>
        </w:rPr>
      </w:pPr>
      <w:r w:rsidRPr="00DF63EB">
        <w:t xml:space="preserve">Where </w:t>
      </w:r>
      <m:oMath>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oMath>
      <w:r w:rsidRPr="00DF63EB">
        <w:rPr>
          <w:position w:val="-4"/>
        </w:rPr>
        <w:t xml:space="preserve"> </w:t>
      </w:r>
      <w:r w:rsidRPr="00DF63EB">
        <w:t xml:space="preserve">is a dummy variable equal to one if </w:t>
      </w:r>
      <w:r w:rsidRPr="00DF63EB">
        <w:rPr>
          <w:color w:val="000000" w:themeColor="text1"/>
        </w:rPr>
        <w:t xml:space="preserve">patient </w:t>
      </w:r>
      <m:oMath>
        <m:r>
          <w:rPr>
            <w:rFonts w:ascii="Cambria Math" w:hAnsi="Cambria Math"/>
            <w:color w:val="000000" w:themeColor="text1"/>
          </w:rPr>
          <m:t>i</m:t>
        </m:r>
      </m:oMath>
      <w:r w:rsidRPr="00DF63EB">
        <w:t xml:space="preserve"> had their imaging tests batch ordered on the encounter on date </w:t>
      </w:r>
      <m:oMath>
        <m:r>
          <w:rPr>
            <w:rFonts w:ascii="Cambria Math" w:hAnsi="Cambria Math"/>
          </w:rPr>
          <m:t>t</m:t>
        </m:r>
      </m:oMath>
      <w:r w:rsidRPr="00DF63EB">
        <w:t xml:space="preserve">. Covariates include year-month,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ym</m:t>
            </m:r>
          </m:sub>
        </m:sSub>
      </m:oMath>
      <w:r w:rsidRPr="00DF63EB">
        <w:t xml:space="preserve">, to control for time and </w:t>
      </w:r>
      <w:r w:rsidRPr="00DF63EB">
        <w:lastRenderedPageBreak/>
        <w:t xml:space="preserve">seasonal variation in batching, such as hospital-specific policies (e.g., initiatives to eliminate excess testing) or seasonality in ED visits. We also control for shift-level variations that include physician scheduling and patient arrival with day-of-week and time-of-day covariates,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dt</m:t>
            </m:r>
          </m:sub>
        </m:sSub>
      </m:oMath>
      <w:r w:rsidRPr="00DF63EB">
        <w:t xml:space="preserve">. Chief complaint by severity,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complaint/severity</m:t>
            </m:r>
          </m:sub>
        </m:sSub>
      </m:oMath>
      <w:r w:rsidRPr="00DF63EB">
        <w:t>, is also included to increase precision. As stated earlier, these controls are required for our quasi-random assignment assumption. We use this model to produce a predicted probability of batching occurring for each patient encounter.</w:t>
      </w:r>
    </w:p>
    <w:p w14:paraId="4C60F63E" w14:textId="7527B7C0" w:rsidR="00DA45B5" w:rsidRPr="00DF63EB" w:rsidRDefault="00DA45B5" w:rsidP="00A80366">
      <w:pPr>
        <w:pStyle w:val="NormalWeb"/>
        <w:spacing w:line="480" w:lineRule="auto"/>
        <w:rPr>
          <w:color w:val="000000" w:themeColor="text1"/>
        </w:rPr>
      </w:pPr>
      <w:r w:rsidRPr="00DF63EB">
        <w:t xml:space="preserve">For </w:t>
      </w:r>
      <w:r w:rsidRPr="00DF63EB">
        <w:rPr>
          <w:color w:val="000000" w:themeColor="text1"/>
        </w:rPr>
        <w:t xml:space="preserve">physician </w:t>
      </w:r>
      <m:oMath>
        <m:r>
          <w:rPr>
            <w:rFonts w:ascii="Cambria Math" w:hAnsi="Cambria Math"/>
            <w:color w:val="000000" w:themeColor="text1"/>
          </w:rPr>
          <m:t xml:space="preserve">j </m:t>
        </m:r>
      </m:oMath>
      <w:r w:rsidRPr="00DF63EB">
        <w:rPr>
          <w:color w:val="000000" w:themeColor="text1"/>
        </w:rPr>
        <w:t xml:space="preserve">serving patient </w:t>
      </w:r>
      <m:oMath>
        <m:r>
          <w:rPr>
            <w:rFonts w:ascii="Cambria Math" w:hAnsi="Cambria Math"/>
            <w:color w:val="000000" w:themeColor="text1"/>
          </w:rPr>
          <m:t>i</m:t>
        </m:r>
      </m:oMath>
      <w:r w:rsidRPr="00DF63EB">
        <w:rPr>
          <w:color w:val="000000" w:themeColor="text1"/>
        </w:rPr>
        <w:t xml:space="preserve">, we then compute the leave-one-out average of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oMath>
      <w:r w:rsidRPr="00DF63EB">
        <w:rPr>
          <w:color w:val="000000" w:themeColor="text1"/>
        </w:rPr>
        <w:t xml:space="preserve"> for each physician </w:t>
      </w:r>
      <w:r w:rsidRPr="00DF63EB">
        <w:rPr>
          <w:i/>
          <w:iCs/>
          <w:color w:val="000000" w:themeColor="text1"/>
        </w:rPr>
        <w:t>j</w:t>
      </w:r>
      <w:r w:rsidRPr="00DF63EB">
        <w:rPr>
          <w:color w:val="000000" w:themeColor="text1"/>
        </w:rPr>
        <w:t xml:space="preserve"> by excluding the current patient </w:t>
      </w:r>
      <m:oMath>
        <m:r>
          <w:rPr>
            <w:rFonts w:ascii="Cambria Math" w:hAnsi="Cambria Math"/>
            <w:color w:val="000000" w:themeColor="text1"/>
          </w:rPr>
          <m:t>i</m:t>
        </m:r>
      </m:oMath>
      <w:r w:rsidRPr="00DF63EB">
        <w:rPr>
          <w:color w:val="000000" w:themeColor="text1"/>
        </w:rPr>
        <w:t xml:space="preserve"> from the calculation and including all other patients served by physician </w:t>
      </w:r>
      <m:oMath>
        <m:r>
          <w:rPr>
            <w:rFonts w:ascii="Cambria Math" w:hAnsi="Cambria Math"/>
            <w:color w:val="000000" w:themeColor="text1"/>
          </w:rPr>
          <m:t>j</m:t>
        </m:r>
      </m:oMath>
      <w:r w:rsidRPr="00DF63EB">
        <w:rPr>
          <w:rFonts w:eastAsiaTheme="minorEastAsia"/>
          <w:color w:val="000000" w:themeColor="text1"/>
        </w:rPr>
        <w:t xml:space="preserve"> during the study period</w:t>
      </w:r>
      <w:r w:rsidRPr="00DF63EB">
        <w:rPr>
          <w:color w:val="000000" w:themeColor="text1"/>
        </w:rPr>
        <w:t xml:space="preserve">. This measure effectively eliminates the mechanical bias resulting from patient </w:t>
      </w:r>
      <m:oMath>
        <m:r>
          <w:rPr>
            <w:rFonts w:ascii="Cambria Math" w:hAnsi="Cambria Math"/>
            <w:color w:val="000000" w:themeColor="text1"/>
          </w:rPr>
          <m:t>i's</m:t>
        </m:r>
      </m:oMath>
      <w:r w:rsidRPr="00DF63EB">
        <w:rPr>
          <w:color w:val="000000" w:themeColor="text1"/>
        </w:rPr>
        <w:t xml:space="preserve"> own case influencing the </w:t>
      </w:r>
      <w:r w:rsidR="00F73B9C">
        <w:rPr>
          <w:color w:val="000000" w:themeColor="text1"/>
        </w:rPr>
        <w:t>physician's</w:t>
      </w:r>
      <w:r w:rsidRPr="00DF63EB">
        <w:rPr>
          <w:color w:val="000000" w:themeColor="text1"/>
        </w:rPr>
        <w:t xml:space="preserve"> batch tendency score and captures the </w:t>
      </w:r>
      <w:r w:rsidR="00F73B9C">
        <w:rPr>
          <w:color w:val="000000" w:themeColor="text1"/>
        </w:rPr>
        <w:t>physician's</w:t>
      </w:r>
      <w:r w:rsidRPr="00DF63EB">
        <w:rPr>
          <w:color w:val="000000" w:themeColor="text1"/>
        </w:rPr>
        <w:t xml:space="preserve"> general likelihood of batching imaging tests across a wide range of cases</w:t>
      </w:r>
      <w:r w:rsidR="00F02022">
        <w:rPr>
          <w:color w:val="000000" w:themeColor="text1"/>
        </w:rPr>
        <w:fldChar w:fldCharType="begin"/>
      </w:r>
      <w:r w:rsidR="00F02022">
        <w:rPr>
          <w:color w:val="000000" w:themeColor="text1"/>
        </w:rPr>
        <w:instrText xml:space="preserve"> ADDIN ZOTERO_ITEM CSL_CITATION {"citationID":"h6lOpufh","properties":{"formattedCitation":"\\super 14,15\\nosupersub{}","plainCitation":"14,15","noteIndex":0},"citationItems":[{"id":1493,"uris":["http://zotero.org/users/10131437/items/LQMSUIJQ"],"itemData":{"id":1493,"type":"article-journal","container-title":"American Economic Journal: Applied Economics","issue":"4","note":"publisher: American Economic Association 2014 Broadway, Suite 305, Nashville, TN 37203","page":"271–300","title":"Pathways into Opioid Dependence: Evidence from Practice Variation in Emergency Departments","volume":"14","author":[{"family":"Eichmeyer","given":"S"},{"family":"Zhang","given":"J"}],"issued":{"date-parts":[["2022"]]}}},{"id":1494,"uris":["http://zotero.org/users/10131437/items/Z7F78JI7"],"itemData":{"id":1494,"type":"article-journal","container-title":"American Economic Review","issue":"2","note":"publisher: American Economic Association 2014 Broadway, Suite 305, Nashville, TN 37203","page":"201–40","title":"The Effects of Pretrial Detention on Conviction, Future Crime, and Employment: Evidence from Randomly Assigned Judges","volume":"108","author":[{"family":"Dobbie","given":"W"},{"family":"Goldin","given":"J"},{"family":"Yang","given":"CS"}],"issued":{"date-parts":[["2018"]]}}}],"schema":"https://github.com/citation-style-language/schema/raw/master/csl-citation.json"} </w:instrText>
      </w:r>
      <w:r w:rsidR="00F02022">
        <w:rPr>
          <w:color w:val="000000" w:themeColor="text1"/>
        </w:rPr>
        <w:fldChar w:fldCharType="separate"/>
      </w:r>
      <w:r w:rsidR="00F02022" w:rsidRPr="00F02022">
        <w:rPr>
          <w:color w:val="000000"/>
          <w:vertAlign w:val="superscript"/>
        </w:rPr>
        <w:t>14,15</w:t>
      </w:r>
      <w:r w:rsidR="00F02022">
        <w:rPr>
          <w:color w:val="000000" w:themeColor="text1"/>
        </w:rPr>
        <w:fldChar w:fldCharType="end"/>
      </w:r>
      <w:r w:rsidRPr="00DF63EB">
        <w:rPr>
          <w:color w:val="000000" w:themeColor="text1"/>
        </w:rPr>
        <w:t xml:space="preserve">. </w:t>
      </w:r>
    </w:p>
    <w:p w14:paraId="3084D748" w14:textId="4C00C729" w:rsidR="00576C2C" w:rsidRDefault="00DA45B5" w:rsidP="00A80366">
      <w:pPr>
        <w:pStyle w:val="NormalWeb"/>
        <w:spacing w:line="480" w:lineRule="auto"/>
        <w:rPr>
          <w:color w:val="000000" w:themeColor="text1"/>
        </w:rPr>
      </w:pPr>
      <w:r w:rsidRPr="00DF63EB">
        <w:rPr>
          <w:color w:val="000000" w:themeColor="text1"/>
        </w:rPr>
        <w:t xml:space="preserve">After calculating each </w:t>
      </w:r>
      <w:r w:rsidR="00F73B9C">
        <w:rPr>
          <w:color w:val="000000" w:themeColor="text1"/>
        </w:rPr>
        <w:t>physician's</w:t>
      </w:r>
      <w:r w:rsidRPr="00DF63EB">
        <w:rPr>
          <w:color w:val="000000" w:themeColor="text1"/>
        </w:rPr>
        <w:t xml:space="preserve"> average leave-one-out batch tendency, we center and standardize it into a uniform scale, facilitating more straightforward interpretation and comparison across physicians.</w:t>
      </w:r>
      <w:r w:rsidR="00576C2C">
        <w:rPr>
          <w:color w:val="000000" w:themeColor="text1"/>
        </w:rPr>
        <w:t xml:space="preserve"> Appendix Figure 1A shows that batch tendency </w:t>
      </w:r>
      <w:r w:rsidR="00F73B9C">
        <w:rPr>
          <w:color w:val="000000" w:themeColor="text1"/>
        </w:rPr>
        <w:t>predicts</w:t>
      </w:r>
      <w:r w:rsidR="00576C2C">
        <w:rPr>
          <w:color w:val="000000" w:themeColor="text1"/>
        </w:rPr>
        <w:t xml:space="preserve"> batch ordering during a specific patient encounter </w:t>
      </w:r>
      <w:r w:rsidR="007B57B3">
        <w:rPr>
          <w:color w:val="000000" w:themeColor="text1"/>
        </w:rPr>
        <w:t>even though</w:t>
      </w:r>
      <w:r w:rsidR="00576C2C">
        <w:rPr>
          <w:color w:val="000000" w:themeColor="text1"/>
        </w:rPr>
        <w:t xml:space="preserve"> it is </w:t>
      </w:r>
      <w:r w:rsidR="00F73B9C">
        <w:rPr>
          <w:color w:val="000000" w:themeColor="text1"/>
        </w:rPr>
        <w:t>entirely</w:t>
      </w:r>
      <w:r w:rsidR="00576C2C">
        <w:rPr>
          <w:color w:val="000000" w:themeColor="text1"/>
        </w:rPr>
        <w:t xml:space="preserve"> independent of that patient encounter. By considering batch tendency as a proxy measure for batching itself, we address the problem of endogeneity</w:t>
      </w:r>
      <w:r w:rsidR="00935A24">
        <w:rPr>
          <w:color w:val="000000" w:themeColor="text1"/>
        </w:rPr>
        <w:fldChar w:fldCharType="begin"/>
      </w:r>
      <w:r w:rsidR="00935A24">
        <w:rPr>
          <w:color w:val="000000" w:themeColor="text1"/>
        </w:rPr>
        <w:instrText xml:space="preserve"> ADDIN ZOTERO_ITEM CSL_CITATION {"citationID":"swICSEJc","properties":{"formattedCitation":"\\super 16\\nosupersub{}","plainCitation":"16","noteIndex":0},"citationItems":[{"id":1495,"uris":["http://zotero.org/users/10131437/items/NLXU2FAZ"],"itemData":{"id":1495,"type":"article-journal","container-title":"Health Economics","DOI":"10.1002/hec.3861","issue":"5","note":"publisher: Wiley Online Library","page":"710–716","title":"Use of instrumental variables for endogenous treatment at the provider level","volume":"28","author":[{"family":"Konetzka","given":"RT"},{"family":"Yang","given":"F"},{"family":"Werner","given":"RM"}],"issued":{"date-parts":[["2019"]]}}}],"schema":"https://github.com/citation-style-language/schema/raw/master/csl-citation.json"} </w:instrText>
      </w:r>
      <w:r w:rsidR="00935A24">
        <w:rPr>
          <w:color w:val="000000" w:themeColor="text1"/>
        </w:rPr>
        <w:fldChar w:fldCharType="separate"/>
      </w:r>
      <w:r w:rsidR="00935A24" w:rsidRPr="00935A24">
        <w:rPr>
          <w:color w:val="000000"/>
          <w:vertAlign w:val="superscript"/>
        </w:rPr>
        <w:t>16</w:t>
      </w:r>
      <w:r w:rsidR="00935A24">
        <w:rPr>
          <w:color w:val="000000" w:themeColor="text1"/>
        </w:rPr>
        <w:fldChar w:fldCharType="end"/>
      </w:r>
      <w:r w:rsidR="00576C2C">
        <w:rPr>
          <w:color w:val="000000" w:themeColor="text1"/>
        </w:rPr>
        <w:t>.</w:t>
      </w:r>
    </w:p>
    <w:p w14:paraId="515CF10E" w14:textId="1C8CA499" w:rsidR="00DA45B5" w:rsidRPr="00DF63EB" w:rsidRDefault="00DA45B5" w:rsidP="00A80366">
      <w:pPr>
        <w:pStyle w:val="NormalWeb"/>
        <w:spacing w:line="480" w:lineRule="auto"/>
        <w:rPr>
          <w:color w:val="000000" w:themeColor="text1"/>
        </w:rPr>
      </w:pPr>
      <w:r w:rsidRPr="00DF63EB">
        <w:rPr>
          <w:color w:val="000000" w:themeColor="text1"/>
        </w:rPr>
        <w:t>All statistical analyses were performed using R (version 4.3.2). All multivariable linear regression models control for calendar month and time-of-day fixed effects, which is necessary to achieve quasi-random assignment. We additionally control for patient chief complaint and severity, an indicator for whether</w:t>
      </w:r>
      <w:r w:rsidR="002216BB">
        <w:rPr>
          <w:color w:val="000000" w:themeColor="text1"/>
        </w:rPr>
        <w:t xml:space="preserve"> any</w:t>
      </w:r>
      <w:r w:rsidRPr="00DF63EB">
        <w:rPr>
          <w:color w:val="000000" w:themeColor="text1"/>
        </w:rPr>
        <w:t xml:space="preserve"> laboratory tests were ordered for the patient, and hospital </w:t>
      </w:r>
      <w:r w:rsidRPr="00DF63EB">
        <w:rPr>
          <w:color w:val="000000" w:themeColor="text1"/>
        </w:rPr>
        <w:lastRenderedPageBreak/>
        <w:t xml:space="preserve">occupancy </w:t>
      </w:r>
      <w:r w:rsidR="002216BB">
        <w:rPr>
          <w:color w:val="000000" w:themeColor="text1"/>
        </w:rPr>
        <w:t xml:space="preserve">measured at the time of patient arrival </w:t>
      </w:r>
      <w:r w:rsidRPr="00DF63EB">
        <w:rPr>
          <w:color w:val="000000" w:themeColor="text1"/>
        </w:rPr>
        <w:t>to improve precision. We use robust standard errors clustered at the physician level.</w:t>
      </w:r>
    </w:p>
    <w:p w14:paraId="75987D26" w14:textId="53AB540D" w:rsidR="00DA45B5" w:rsidRPr="00DF63EB" w:rsidRDefault="00DA45B5" w:rsidP="00A80366">
      <w:pPr>
        <w:pStyle w:val="NormalWeb"/>
        <w:spacing w:line="480" w:lineRule="auto"/>
        <w:rPr>
          <w:color w:val="000000" w:themeColor="text1"/>
        </w:rPr>
      </w:pPr>
      <w:r w:rsidRPr="00DF63EB">
        <w:t xml:space="preserve">We evaluate the influence of </w:t>
      </w:r>
      <w:r w:rsidR="00F73B9C">
        <w:t>physicians'</w:t>
      </w:r>
      <w:r w:rsidRPr="00DF63EB">
        <w:t xml:space="preserve"> batch ordering tendency on three patient-level dependent variables: length of stay (LOS), 72-hour return</w:t>
      </w:r>
      <w:r w:rsidR="007B57B3">
        <w:t xml:space="preserve"> </w:t>
      </w:r>
      <w:r w:rsidR="002216BB">
        <w:t>with</w:t>
      </w:r>
      <w:r w:rsidR="007B57B3">
        <w:t xml:space="preserve"> admission</w:t>
      </w:r>
      <w:r w:rsidRPr="00DF63EB">
        <w:t xml:space="preserve">, and the number of distinct imaging tests ordered. Additional </w:t>
      </w:r>
      <w:r w:rsidR="0094105A">
        <w:t xml:space="preserve">subgroup </w:t>
      </w:r>
      <w:r w:rsidRPr="00DF63EB">
        <w:t>analyses explore whether the effect of batch</w:t>
      </w:r>
      <w:r w:rsidR="0094105A">
        <w:t xml:space="preserve">ing </w:t>
      </w:r>
      <w:r w:rsidRPr="00DF63EB">
        <w:t>varies across different patient acuities and complaints. Because our data regarding 72-hour returns are limited to returns to the same ED, we expect that the magnitude of our estimate is biased towards the null.</w:t>
      </w:r>
    </w:p>
    <w:p w14:paraId="5A20B93D" w14:textId="77777777" w:rsidR="00274FFD" w:rsidRDefault="00DA45B5" w:rsidP="00A80366">
      <w:pPr>
        <w:spacing w:line="480" w:lineRule="auto"/>
        <w:rPr>
          <w:b/>
          <w:bCs/>
          <w:color w:val="000000" w:themeColor="text1"/>
        </w:rPr>
      </w:pPr>
      <w:r w:rsidRPr="00DF63EB">
        <w:rPr>
          <w:b/>
          <w:bCs/>
          <w:color w:val="000000" w:themeColor="text1"/>
        </w:rPr>
        <w:t>Data Manipulation</w:t>
      </w:r>
    </w:p>
    <w:p w14:paraId="76061D8D" w14:textId="5348CEF4" w:rsidR="00DA45B5" w:rsidRDefault="00DA45B5" w:rsidP="00A80366">
      <w:pPr>
        <w:spacing w:line="480" w:lineRule="auto"/>
        <w:rPr>
          <w:rFonts w:eastAsiaTheme="minorEastAsia"/>
          <w:color w:val="000000" w:themeColor="text1"/>
        </w:rPr>
      </w:pPr>
      <w:r w:rsidRPr="00DF63EB">
        <w:rPr>
          <w:color w:val="000000" w:themeColor="text1"/>
        </w:rPr>
        <w:t>As evidenced in the literature, transforming the outcome variable can improve the performance of regression models. For right-skewed outcomes, such as the length of stay (LOS), which is shown to be log-normal, applying a natural log transformation can lead to a more symmetric distribution and mitigate the influence of outliers</w:t>
      </w:r>
      <w:r w:rsidR="00935A24">
        <w:rPr>
          <w:color w:val="000000" w:themeColor="text1"/>
        </w:rPr>
        <w:fldChar w:fldCharType="begin"/>
      </w:r>
      <w:r w:rsidR="00935A24">
        <w:rPr>
          <w:color w:val="000000" w:themeColor="text1"/>
        </w:rPr>
        <w:instrText xml:space="preserve"> ADDIN ZOTERO_ITEM CSL_CITATION {"citationID":"PcpingYz","properties":{"formattedCitation":"\\super 17\\uc0\\u8211{}19\\nosupersub{}","plainCitation":"17–19","noteIndex":0},"citationItems":[{"id":1496,"uris":["http://zotero.org/users/10131437/items/4GBNN5NR"],"itemData":{"id":1496,"type":"article-journal","container-title":"Annual Review of Public Health","DOI":"10.1146/annurev.publhealth.20.1.125","issue":"1","note":"publisher: Annual Reviews 4139 El Camino Way, PO Box 10139, Palo Alto, CA 94303-0139, USA","page":"125–144","title":"Methods for analyzing health care utilization and costs","volume":"20","author":[{"family":"Diehr","given":"P"},{"family":"Yanez","given":"D"},{"family":"Ash","given":"A"},{"family":"Hornbrook","given":"M"},{"family":"Lin","given":"DY"}],"issued":{"date-parts":[["1999"]]}}},{"id":1497,"uris":["http://zotero.org/users/10131437/items/VTZM7QKU"],"itemData":{"id":1497,"type":"article-journal","container-title":"Health Care Management Science","DOI":"10.1023/A:1021908220013","issue":"1","note":"publisher: Springer","page":"27–35","title":"Relevance of outlier cases in case mix systems and evaluation of trimming methods","volume":"6","author":[{"family":"Cots","given":"F"},{"family":"Elvira","given":"D"},{"family":"Castells","given":"X"},{"family":"Sáez","given":"M"}],"issued":{"date-parts":[["2003"]]}}},{"id":547,"uris":["http://zotero.org/users/10131437/items/E79SWZ77"],"itemData":{"id":547,"type":"article-journal","container-title":"Working Paper, Harvard University (available at https://scholar.harvard.edu/saghafian/publications)","title":"Dynamic Assignment of Patients to Primary and Secondary Inpatient Units: Is Patience a Virtue?","author":[{"family":"Kilinc","given":"D"},{"family":"Saghafian","given":"S"},{"family":"Traub","given":"SJ"}],"issued":{"date-parts":[["2019"]]}}}],"schema":"https://github.com/citation-style-language/schema/raw/master/csl-citation.json"} </w:instrText>
      </w:r>
      <w:r w:rsidR="00935A24">
        <w:rPr>
          <w:color w:val="000000" w:themeColor="text1"/>
        </w:rPr>
        <w:fldChar w:fldCharType="separate"/>
      </w:r>
      <w:r w:rsidR="00935A24" w:rsidRPr="00935A24">
        <w:rPr>
          <w:color w:val="000000"/>
          <w:vertAlign w:val="superscript"/>
        </w:rPr>
        <w:t>17–19</w:t>
      </w:r>
      <w:r w:rsidR="00935A24">
        <w:rPr>
          <w:color w:val="000000" w:themeColor="text1"/>
        </w:rPr>
        <w:fldChar w:fldCharType="end"/>
      </w:r>
      <w:r w:rsidRPr="00DF63EB">
        <w:rPr>
          <w:color w:val="000000" w:themeColor="text1"/>
        </w:rPr>
        <w:t xml:space="preserve">. As demonstrated in </w:t>
      </w:r>
      <w:r w:rsidR="000D5C5C">
        <w:rPr>
          <w:color w:val="000000" w:themeColor="text1"/>
        </w:rPr>
        <w:t>Appendix Figure</w:t>
      </w:r>
      <w:r w:rsidRPr="00DF63EB">
        <w:rPr>
          <w:color w:val="000000" w:themeColor="text1"/>
        </w:rPr>
        <w:t xml:space="preserve"> </w:t>
      </w:r>
      <w:r w:rsidR="000D5C5C">
        <w:rPr>
          <w:color w:val="000000" w:themeColor="text1"/>
        </w:rPr>
        <w:t>2A</w:t>
      </w:r>
      <w:r w:rsidRPr="00DF63EB">
        <w:rPr>
          <w:color w:val="000000" w:themeColor="text1"/>
        </w:rPr>
        <w:t xml:space="preserve">, the distribution of LOS in our data is highly right-skewed. We thus apply a natural log transformation to this variable before it is used in our regression analyses. We report the un-exponentiated coefficients from these models in Table </w:t>
      </w:r>
      <w:r w:rsidR="00F357B2">
        <w:rPr>
          <w:color w:val="000000" w:themeColor="text1"/>
        </w:rPr>
        <w:t>1</w:t>
      </w:r>
      <w:r w:rsidRPr="00DF63EB">
        <w:rPr>
          <w:color w:val="000000" w:themeColor="text1"/>
        </w:rPr>
        <w:t xml:space="preserve">, which can be interpreted as a </w:t>
      </w:r>
      <m:oMath>
        <m:r>
          <w:rPr>
            <w:rFonts w:ascii="Cambria Math" w:hAnsi="Cambria Math"/>
            <w:color w:val="000000" w:themeColor="text1"/>
          </w:rPr>
          <m:t>100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β</m:t>
            </m:r>
          </m:sup>
        </m:sSup>
        <m:r>
          <w:rPr>
            <w:rFonts w:ascii="Cambria Math" w:hAnsi="Cambria Math"/>
            <w:color w:val="000000" w:themeColor="text1"/>
          </w:rPr>
          <m:t>-1)</m:t>
        </m:r>
      </m:oMath>
      <w:r w:rsidRPr="00DF63EB">
        <w:rPr>
          <w:rFonts w:eastAsiaTheme="minorEastAsia"/>
          <w:color w:val="000000" w:themeColor="text1"/>
        </w:rPr>
        <w:t xml:space="preserve"> percent change in LOS for a given 1 unit increase in our independent variable of interest, where </w:t>
      </w:r>
      <m:oMath>
        <m:r>
          <w:rPr>
            <w:rFonts w:ascii="Cambria Math" w:eastAsiaTheme="minorEastAsia" w:hAnsi="Cambria Math"/>
            <w:color w:val="000000" w:themeColor="text1"/>
          </w:rPr>
          <m:t>β</m:t>
        </m:r>
      </m:oMath>
      <w:r w:rsidRPr="00DF63EB">
        <w:rPr>
          <w:rFonts w:eastAsiaTheme="minorEastAsia"/>
          <w:color w:val="000000" w:themeColor="text1"/>
        </w:rPr>
        <w:t xml:space="preserve"> is the coefficient on our independent variable of interest.</w:t>
      </w:r>
    </w:p>
    <w:p w14:paraId="429A80D6" w14:textId="77777777" w:rsidR="006D630E" w:rsidRPr="00DF63EB" w:rsidRDefault="006D630E" w:rsidP="00A80366">
      <w:pPr>
        <w:spacing w:line="480" w:lineRule="auto"/>
        <w:rPr>
          <w:rFonts w:eastAsiaTheme="minorEastAsia"/>
          <w:color w:val="000000" w:themeColor="text1"/>
        </w:rPr>
      </w:pPr>
    </w:p>
    <w:p w14:paraId="63A8A913" w14:textId="77777777" w:rsidR="00DA45B5" w:rsidRPr="006D630E" w:rsidRDefault="00DA45B5" w:rsidP="00A80366">
      <w:pPr>
        <w:spacing w:line="480" w:lineRule="auto"/>
        <w:rPr>
          <w:color w:val="000000" w:themeColor="text1"/>
          <w:u w:val="single"/>
        </w:rPr>
      </w:pPr>
      <w:r w:rsidRPr="006D630E">
        <w:rPr>
          <w:b/>
          <w:bCs/>
          <w:color w:val="000000" w:themeColor="text1"/>
          <w:u w:val="single"/>
        </w:rPr>
        <w:t>Results</w:t>
      </w:r>
    </w:p>
    <w:p w14:paraId="2277434C" w14:textId="5B9C38F4" w:rsidR="00DA45B5" w:rsidRPr="00DF63EB" w:rsidRDefault="00DA45B5" w:rsidP="00A80366">
      <w:pPr>
        <w:spacing w:line="480" w:lineRule="auto"/>
        <w:rPr>
          <w:color w:val="000000" w:themeColor="text1"/>
        </w:rPr>
      </w:pPr>
      <w:r w:rsidRPr="00DF63EB">
        <w:rPr>
          <w:color w:val="000000" w:themeColor="text1"/>
        </w:rPr>
        <w:t xml:space="preserve">The data indicate differences in physician batch ordering </w:t>
      </w:r>
      <w:r w:rsidR="005425F8">
        <w:rPr>
          <w:color w:val="000000" w:themeColor="text1"/>
        </w:rPr>
        <w:t>practices</w:t>
      </w:r>
      <w:r w:rsidRPr="00DF63EB">
        <w:rPr>
          <w:color w:val="000000" w:themeColor="text1"/>
        </w:rPr>
        <w:t xml:space="preserve"> across complaint categories</w:t>
      </w:r>
      <w:r w:rsidR="005425F8">
        <w:rPr>
          <w:color w:val="000000" w:themeColor="text1"/>
        </w:rPr>
        <w:t xml:space="preserve">. Figure 1 displays the crude batch rates calculated for each physician across their patient </w:t>
      </w:r>
      <w:r w:rsidR="005425F8">
        <w:rPr>
          <w:color w:val="000000" w:themeColor="text1"/>
        </w:rPr>
        <w:lastRenderedPageBreak/>
        <w:t>encounters for each chief complaint.</w:t>
      </w:r>
      <w:r w:rsidR="00853E3B">
        <w:rPr>
          <w:color w:val="000000" w:themeColor="text1"/>
        </w:rPr>
        <w:t xml:space="preserve"> </w:t>
      </w:r>
      <w:r w:rsidRPr="00DF63EB">
        <w:rPr>
          <w:color w:val="000000" w:themeColor="text1"/>
        </w:rPr>
        <w:t xml:space="preserve">Notably, the variation in batching was most pronounced during patient encounters where the presenting complaint was </w:t>
      </w:r>
      <w:r w:rsidR="005425F8" w:rsidRPr="00DF63EB">
        <w:rPr>
          <w:color w:val="000000" w:themeColor="text1"/>
        </w:rPr>
        <w:t>neurological</w:t>
      </w:r>
      <w:r w:rsidRPr="00DF63EB">
        <w:rPr>
          <w:color w:val="000000" w:themeColor="text1"/>
        </w:rPr>
        <w:t xml:space="preserve"> or </w:t>
      </w:r>
      <w:proofErr w:type="gramStart"/>
      <w:r w:rsidR="00F73B9C">
        <w:rPr>
          <w:color w:val="000000" w:themeColor="text1"/>
        </w:rPr>
        <w:t>trauma-related</w:t>
      </w:r>
      <w:proofErr w:type="gramEnd"/>
      <w:r w:rsidRPr="00DF63EB">
        <w:rPr>
          <w:color w:val="000000" w:themeColor="text1"/>
        </w:rPr>
        <w:t xml:space="preserve">. We note that at least one imaging test was ordered in 31,498 of the 43,299 patient encounters </w:t>
      </w:r>
      <w:r w:rsidR="00853E3B">
        <w:rPr>
          <w:color w:val="000000" w:themeColor="text1"/>
        </w:rPr>
        <w:t>during the study period.</w:t>
      </w:r>
      <w:r w:rsidRPr="00DF63EB">
        <w:rPr>
          <w:color w:val="000000" w:themeColor="text1"/>
        </w:rPr>
        <w:t xml:space="preserve"> While only 2,421 (7.7%) of these encounters involved image batching, 7,181 (22.8%) of the non-batched encounters resulted in the physician ordering at least one more imaging test after placing the first order.</w:t>
      </w:r>
    </w:p>
    <w:p w14:paraId="38531859" w14:textId="77777777" w:rsidR="00853E3B" w:rsidRDefault="00853E3B" w:rsidP="00A80366">
      <w:pPr>
        <w:spacing w:line="480" w:lineRule="auto"/>
        <w:rPr>
          <w:color w:val="000000" w:themeColor="text1"/>
        </w:rPr>
      </w:pPr>
    </w:p>
    <w:p w14:paraId="35E120D0" w14:textId="5D2AB637" w:rsidR="00DA45B5" w:rsidRPr="00DF63EB" w:rsidRDefault="00DA45B5" w:rsidP="00A80366">
      <w:pPr>
        <w:spacing w:line="480" w:lineRule="auto"/>
        <w:rPr>
          <w:color w:val="000000" w:themeColor="text1"/>
        </w:rPr>
      </w:pPr>
      <w:r w:rsidRPr="00DF63EB">
        <w:rPr>
          <w:color w:val="000000" w:themeColor="text1"/>
        </w:rPr>
        <w:t xml:space="preserve">Table </w:t>
      </w:r>
      <w:r w:rsidR="00853E3B">
        <w:rPr>
          <w:color w:val="000000" w:themeColor="text1"/>
        </w:rPr>
        <w:t>1</w:t>
      </w:r>
      <w:r w:rsidRPr="00DF63EB">
        <w:rPr>
          <w:color w:val="000000" w:themeColor="text1"/>
        </w:rPr>
        <w:t xml:space="preserve"> presents the</w:t>
      </w:r>
      <w:r w:rsidR="00853E3B">
        <w:rPr>
          <w:color w:val="000000" w:themeColor="text1"/>
        </w:rPr>
        <w:t xml:space="preserve"> multivariate</w:t>
      </w:r>
      <w:r w:rsidRPr="00DF63EB">
        <w:rPr>
          <w:color w:val="000000" w:themeColor="text1"/>
        </w:rPr>
        <w:t xml:space="preserve"> linear regression coefficients of batch tendency on three primary outcomes: the natural logarithm of ED length of stay (</w:t>
      </w:r>
      <w:proofErr w:type="gramStart"/>
      <w:r w:rsidRPr="00DF63EB">
        <w:rPr>
          <w:color w:val="000000" w:themeColor="text1"/>
        </w:rPr>
        <w:t>ln(</w:t>
      </w:r>
      <w:proofErr w:type="gramEnd"/>
      <w:r w:rsidRPr="00DF63EB">
        <w:rPr>
          <w:color w:val="000000" w:themeColor="text1"/>
        </w:rPr>
        <w:t>LOS)), 72-hour return</w:t>
      </w:r>
      <w:r w:rsidR="00853E3B">
        <w:rPr>
          <w:color w:val="000000" w:themeColor="text1"/>
        </w:rPr>
        <w:t xml:space="preserve"> and </w:t>
      </w:r>
      <w:r w:rsidR="002216BB">
        <w:rPr>
          <w:color w:val="000000" w:themeColor="text1"/>
        </w:rPr>
        <w:t>admission</w:t>
      </w:r>
      <w:r w:rsidRPr="00DF63EB">
        <w:rPr>
          <w:color w:val="000000" w:themeColor="text1"/>
        </w:rPr>
        <w:t xml:space="preserve">, and the number of distinct imaging tests ordered. Our analysis reveals a significant positive association between a </w:t>
      </w:r>
      <w:r w:rsidR="00F73B9C">
        <w:rPr>
          <w:color w:val="000000" w:themeColor="text1"/>
        </w:rPr>
        <w:t>physician's</w:t>
      </w:r>
      <w:r w:rsidRPr="00DF63EB">
        <w:rPr>
          <w:color w:val="000000" w:themeColor="text1"/>
        </w:rPr>
        <w:t xml:space="preserve"> tendency to batch order imaging tests and an increased </w:t>
      </w:r>
      <w:proofErr w:type="gramStart"/>
      <w:r w:rsidRPr="00DF63EB">
        <w:rPr>
          <w:color w:val="000000" w:themeColor="text1"/>
        </w:rPr>
        <w:t>ln(</w:t>
      </w:r>
      <w:proofErr w:type="gramEnd"/>
      <w:r w:rsidRPr="00DF63EB">
        <w:rPr>
          <w:color w:val="000000" w:themeColor="text1"/>
        </w:rPr>
        <w:t>LOS), with a coefficient of 0.045 (95% CI = [0.005, 0.084], p &lt; 0.001). This implies that having a physician with a batch tendency 1SD greater than the average physician is associated with a 4.</w:t>
      </w:r>
      <w:r w:rsidR="000B2050">
        <w:rPr>
          <w:color w:val="000000" w:themeColor="text1"/>
        </w:rPr>
        <w:t>6</w:t>
      </w:r>
      <w:r w:rsidRPr="00DF63EB">
        <w:rPr>
          <w:color w:val="000000" w:themeColor="text1"/>
        </w:rPr>
        <w:t xml:space="preserve">% increase in ED length of stay. However, we also find that a batch tendency 1SD greater than the average physician is associated with </w:t>
      </w:r>
      <w:r w:rsidR="00F73B9C">
        <w:rPr>
          <w:color w:val="000000" w:themeColor="text1"/>
        </w:rPr>
        <w:t>a</w:t>
      </w:r>
      <w:r w:rsidRPr="00DF63EB">
        <w:rPr>
          <w:color w:val="000000" w:themeColor="text1"/>
        </w:rPr>
        <w:t xml:space="preserve"> 0.</w:t>
      </w:r>
      <w:r w:rsidR="000B2050">
        <w:rPr>
          <w:color w:val="000000" w:themeColor="text1"/>
        </w:rPr>
        <w:t>2</w:t>
      </w:r>
      <w:r w:rsidRPr="00DF63EB">
        <w:rPr>
          <w:color w:val="000000" w:themeColor="text1"/>
        </w:rPr>
        <w:t xml:space="preserve"> percentage point</w:t>
      </w:r>
      <w:r w:rsidR="00141937">
        <w:rPr>
          <w:color w:val="000000" w:themeColor="text1"/>
        </w:rPr>
        <w:t xml:space="preserve"> </w:t>
      </w:r>
      <w:r w:rsidRPr="00DF63EB">
        <w:rPr>
          <w:color w:val="000000" w:themeColor="text1"/>
        </w:rPr>
        <w:t>decrease</w:t>
      </w:r>
      <w:r w:rsidR="00141937">
        <w:rPr>
          <w:color w:val="000000" w:themeColor="text1"/>
        </w:rPr>
        <w:t xml:space="preserve"> (-14.8% decrease)</w:t>
      </w:r>
      <w:r w:rsidRPr="00DF63EB">
        <w:rPr>
          <w:color w:val="000000" w:themeColor="text1"/>
        </w:rPr>
        <w:t xml:space="preserve"> in the probability of a 72-hour return, indicated by a coefficient of -0.00</w:t>
      </w:r>
      <w:r w:rsidR="000B2050">
        <w:rPr>
          <w:color w:val="000000" w:themeColor="text1"/>
        </w:rPr>
        <w:t>2</w:t>
      </w:r>
      <w:r w:rsidRPr="00DF63EB">
        <w:rPr>
          <w:color w:val="000000" w:themeColor="text1"/>
        </w:rPr>
        <w:t xml:space="preserve"> (95% CI = [-0.00</w:t>
      </w:r>
      <w:r w:rsidR="000B2050">
        <w:rPr>
          <w:color w:val="000000" w:themeColor="text1"/>
        </w:rPr>
        <w:t>3</w:t>
      </w:r>
      <w:r w:rsidRPr="00DF63EB">
        <w:rPr>
          <w:color w:val="000000" w:themeColor="text1"/>
        </w:rPr>
        <w:t>, -0.001], p &lt; 0.001), implying that batching may lead to more comprehensive initial evaluations, reducing the need for short-term revisits. Finally, there is a notable association with an increased number of distinct imaging tests ordered, as evidenced by a coefficient of 0.08 (95% CI = [0.066, 0.094], p &lt; 0.001)</w:t>
      </w:r>
      <w:r w:rsidR="00141937">
        <w:rPr>
          <w:color w:val="000000" w:themeColor="text1"/>
        </w:rPr>
        <w:t xml:space="preserve">. This translates to an additional 8 imaging tests per 100 patient encounters for </w:t>
      </w:r>
      <w:r w:rsidR="00141937" w:rsidRPr="00DF63EB">
        <w:rPr>
          <w:color w:val="000000" w:themeColor="text1"/>
        </w:rPr>
        <w:t>a physician with a batch tendency 1SD greater than the average physician</w:t>
      </w:r>
      <w:r w:rsidR="00141937">
        <w:rPr>
          <w:color w:val="000000" w:themeColor="text1"/>
        </w:rPr>
        <w:t xml:space="preserve">. </w:t>
      </w:r>
      <w:r w:rsidR="00544DA1">
        <w:rPr>
          <w:color w:val="000000" w:themeColor="text1"/>
        </w:rPr>
        <w:t>This result</w:t>
      </w:r>
      <w:r w:rsidR="00141937">
        <w:rPr>
          <w:color w:val="000000" w:themeColor="text1"/>
        </w:rPr>
        <w:t xml:space="preserve"> indicates</w:t>
      </w:r>
      <w:r w:rsidRPr="00DF63EB">
        <w:rPr>
          <w:color w:val="000000" w:themeColor="text1"/>
        </w:rPr>
        <w:t xml:space="preserve"> that batch</w:t>
      </w:r>
      <w:r w:rsidR="00141937">
        <w:rPr>
          <w:color w:val="000000" w:themeColor="text1"/>
        </w:rPr>
        <w:t xml:space="preserve">ing </w:t>
      </w:r>
      <w:r w:rsidRPr="00DF63EB">
        <w:rPr>
          <w:color w:val="000000" w:themeColor="text1"/>
        </w:rPr>
        <w:t>may be leading to tests that would not have been otherwise ordered had the physician waited for the results from one test before ordering the next.</w:t>
      </w:r>
    </w:p>
    <w:p w14:paraId="4D97DA16" w14:textId="77777777" w:rsidR="007C01EB" w:rsidRDefault="007C01EB" w:rsidP="00A80366">
      <w:pPr>
        <w:spacing w:line="480" w:lineRule="auto"/>
        <w:rPr>
          <w:color w:val="000000" w:themeColor="text1"/>
        </w:rPr>
      </w:pPr>
    </w:p>
    <w:p w14:paraId="53F271BA" w14:textId="373E7DED" w:rsidR="002216BB" w:rsidRDefault="00DA45B5" w:rsidP="00A80366">
      <w:pPr>
        <w:spacing w:line="480" w:lineRule="auto"/>
        <w:rPr>
          <w:color w:val="000000" w:themeColor="text1"/>
        </w:rPr>
      </w:pPr>
      <w:r w:rsidRPr="002216BB">
        <w:rPr>
          <w:color w:val="000000" w:themeColor="text1"/>
        </w:rPr>
        <w:t xml:space="preserve">Figure </w:t>
      </w:r>
      <w:r w:rsidR="00141937" w:rsidRPr="002216BB">
        <w:rPr>
          <w:color w:val="000000" w:themeColor="text1"/>
        </w:rPr>
        <w:t>2</w:t>
      </w:r>
      <w:r w:rsidRPr="002216BB">
        <w:rPr>
          <w:color w:val="000000" w:themeColor="text1"/>
        </w:rPr>
        <w:t xml:space="preserve"> displays the results of the subgroup analysis stratified by the </w:t>
      </w:r>
      <w:r w:rsidR="00F73B9C">
        <w:rPr>
          <w:color w:val="000000" w:themeColor="text1"/>
        </w:rPr>
        <w:t>patient's</w:t>
      </w:r>
      <w:r w:rsidRPr="002216BB">
        <w:rPr>
          <w:color w:val="000000" w:themeColor="text1"/>
        </w:rPr>
        <w:t xml:space="preserve"> Emergency Severity Index (ESI) and </w:t>
      </w:r>
      <w:r w:rsidR="00F92A83" w:rsidRPr="002216BB">
        <w:rPr>
          <w:color w:val="000000" w:themeColor="text1"/>
        </w:rPr>
        <w:t>chie</w:t>
      </w:r>
      <w:r w:rsidR="00544DA1" w:rsidRPr="002216BB">
        <w:rPr>
          <w:color w:val="000000" w:themeColor="text1"/>
        </w:rPr>
        <w:t>f</w:t>
      </w:r>
      <w:r w:rsidR="00F92A83" w:rsidRPr="002216BB">
        <w:rPr>
          <w:color w:val="000000" w:themeColor="text1"/>
        </w:rPr>
        <w:t xml:space="preserve"> </w:t>
      </w:r>
      <w:r w:rsidRPr="002216BB">
        <w:rPr>
          <w:color w:val="000000" w:themeColor="text1"/>
        </w:rPr>
        <w:t xml:space="preserve">complaint category (as defined in </w:t>
      </w:r>
      <w:r w:rsidR="00F92A83" w:rsidRPr="002216BB">
        <w:rPr>
          <w:color w:val="000000" w:themeColor="text1"/>
        </w:rPr>
        <w:t xml:space="preserve">Appendix </w:t>
      </w:r>
      <w:r w:rsidRPr="002216BB">
        <w:rPr>
          <w:color w:val="000000" w:themeColor="text1"/>
        </w:rPr>
        <w:t xml:space="preserve">Table </w:t>
      </w:r>
      <w:r w:rsidR="00F92A83" w:rsidRPr="002216BB">
        <w:rPr>
          <w:color w:val="000000" w:themeColor="text1"/>
        </w:rPr>
        <w:t>3A</w:t>
      </w:r>
      <w:r w:rsidRPr="002216BB">
        <w:rPr>
          <w:color w:val="000000" w:themeColor="text1"/>
        </w:rPr>
        <w:t xml:space="preserve">). </w:t>
      </w:r>
      <w:r w:rsidR="002216BB" w:rsidRPr="002216BB">
        <w:rPr>
          <w:color w:val="000000" w:themeColor="text1"/>
        </w:rPr>
        <w:t xml:space="preserve">We report the standard 95% confidence interval and the Bonferroni-adjusted 95% confidence interval to account for multiple hypothesis testing.  </w:t>
      </w:r>
      <w:r w:rsidRPr="002216BB">
        <w:rPr>
          <w:color w:val="000000" w:themeColor="text1"/>
        </w:rPr>
        <w:t xml:space="preserve">Results </w:t>
      </w:r>
      <w:r w:rsidR="00A833DD" w:rsidRPr="002216BB">
        <w:rPr>
          <w:color w:val="000000" w:themeColor="text1"/>
        </w:rPr>
        <w:t>show</w:t>
      </w:r>
      <w:r w:rsidRPr="002216BB">
        <w:rPr>
          <w:color w:val="000000" w:themeColor="text1"/>
        </w:rPr>
        <w:t xml:space="preserve"> heterogeneity in the effect of batch tendency across patient complaints and acuity. Notably, among </w:t>
      </w:r>
      <w:r w:rsidR="002216BB" w:rsidRPr="002216BB">
        <w:rPr>
          <w:color w:val="000000" w:themeColor="text1"/>
        </w:rPr>
        <w:t>patients of all acuity levels,</w:t>
      </w:r>
      <w:r w:rsidRPr="002216BB">
        <w:rPr>
          <w:color w:val="000000" w:themeColor="text1"/>
        </w:rPr>
        <w:t xml:space="preserve"> the propensity to batch order imag</w:t>
      </w:r>
      <w:r w:rsidR="002216BB" w:rsidRPr="002216BB">
        <w:rPr>
          <w:color w:val="000000" w:themeColor="text1"/>
        </w:rPr>
        <w:t>e</w:t>
      </w:r>
      <w:r w:rsidRPr="002216BB">
        <w:rPr>
          <w:color w:val="000000" w:themeColor="text1"/>
        </w:rPr>
        <w:t xml:space="preserve"> tests was generally associated with significant increases in </w:t>
      </w:r>
      <w:r w:rsidR="002216BB" w:rsidRPr="002216BB">
        <w:rPr>
          <w:color w:val="000000" w:themeColor="text1"/>
        </w:rPr>
        <w:t>the</w:t>
      </w:r>
      <w:r w:rsidRPr="002216BB">
        <w:rPr>
          <w:color w:val="000000" w:themeColor="text1"/>
        </w:rPr>
        <w:t xml:space="preserve"> total number of imaging tests ordered.</w:t>
      </w:r>
      <w:r w:rsidR="002216BB" w:rsidRPr="002216BB">
        <w:rPr>
          <w:color w:val="000000" w:themeColor="text1"/>
        </w:rPr>
        <w:t xml:space="preserve"> </w:t>
      </w:r>
      <w:r w:rsidR="002216BB">
        <w:rPr>
          <w:color w:val="000000" w:themeColor="text1"/>
        </w:rPr>
        <w:t xml:space="preserve">Though not statistically significant at the 0.05 level, the association between batch tendency and length of stay and 72-hour return with admission </w:t>
      </w:r>
      <w:r w:rsidR="00F73B9C">
        <w:rPr>
          <w:color w:val="000000" w:themeColor="text1"/>
        </w:rPr>
        <w:t>appears</w:t>
      </w:r>
      <w:r w:rsidR="002216BB">
        <w:rPr>
          <w:color w:val="000000" w:themeColor="text1"/>
        </w:rPr>
        <w:t xml:space="preserve"> to vary in magnitude given the complaint-acuity subgroup.</w:t>
      </w:r>
    </w:p>
    <w:p w14:paraId="5171FC7A" w14:textId="77777777" w:rsidR="00C722A8" w:rsidRPr="00DF63EB" w:rsidRDefault="00C722A8" w:rsidP="00A80366">
      <w:pPr>
        <w:spacing w:line="480" w:lineRule="auto"/>
        <w:rPr>
          <w:color w:val="000000" w:themeColor="text1"/>
        </w:rPr>
      </w:pPr>
    </w:p>
    <w:p w14:paraId="1F466820" w14:textId="77777777" w:rsidR="002216BB" w:rsidRDefault="00DA45B5" w:rsidP="00A80366">
      <w:pPr>
        <w:spacing w:line="480" w:lineRule="auto"/>
        <w:rPr>
          <w:b/>
          <w:bCs/>
          <w:color w:val="000000" w:themeColor="text1"/>
          <w:u w:val="single"/>
        </w:rPr>
      </w:pPr>
      <w:r w:rsidRPr="002216BB">
        <w:rPr>
          <w:b/>
          <w:bCs/>
          <w:color w:val="000000" w:themeColor="text1"/>
          <w:u w:val="single"/>
        </w:rPr>
        <w:t>Discussion</w:t>
      </w:r>
    </w:p>
    <w:p w14:paraId="7955FD03" w14:textId="43C80C97" w:rsidR="00DA45B5" w:rsidRPr="002216BB" w:rsidRDefault="00DA45B5" w:rsidP="00A80366">
      <w:pPr>
        <w:spacing w:line="480" w:lineRule="auto"/>
        <w:rPr>
          <w:b/>
          <w:bCs/>
          <w:color w:val="000000" w:themeColor="text1"/>
          <w:u w:val="single"/>
        </w:rPr>
      </w:pPr>
      <w:r w:rsidRPr="00DF63EB">
        <w:rPr>
          <w:color w:val="000000" w:themeColor="text1"/>
        </w:rPr>
        <w:t xml:space="preserve">Our study highlights that patterns of diagnostic test ordering in the ED </w:t>
      </w:r>
      <w:r w:rsidR="005E418E">
        <w:rPr>
          <w:color w:val="000000" w:themeColor="text1"/>
        </w:rPr>
        <w:t xml:space="preserve">may have </w:t>
      </w:r>
      <w:r w:rsidRPr="00DF63EB">
        <w:rPr>
          <w:color w:val="000000" w:themeColor="text1"/>
        </w:rPr>
        <w:t xml:space="preserve">implications </w:t>
      </w:r>
      <w:r w:rsidR="005E418E">
        <w:rPr>
          <w:color w:val="000000" w:themeColor="text1"/>
        </w:rPr>
        <w:t>for</w:t>
      </w:r>
      <w:r w:rsidRPr="00DF63EB">
        <w:rPr>
          <w:color w:val="000000" w:themeColor="text1"/>
        </w:rPr>
        <w:t xml:space="preserve"> the efficiency of care delivery and patient outcomes. Our findings contribute to the growing body of evidence supporting the use of data-driven, personalized approaches in ED management. We can develop more effective, evidence-based strategies for ED resource utilization and patient management by understanding the nuances of test ordering practices and their impact on patient outcomes.</w:t>
      </w:r>
    </w:p>
    <w:p w14:paraId="2F37E9DD" w14:textId="77777777" w:rsidR="002216BB" w:rsidRDefault="002216BB" w:rsidP="00A80366">
      <w:pPr>
        <w:spacing w:line="480" w:lineRule="auto"/>
        <w:rPr>
          <w:color w:val="000000" w:themeColor="text1"/>
        </w:rPr>
      </w:pPr>
    </w:p>
    <w:p w14:paraId="72D862E2" w14:textId="798C781A" w:rsidR="00DA45B5" w:rsidRPr="00DF63EB" w:rsidRDefault="00DA45B5" w:rsidP="00A80366">
      <w:pPr>
        <w:spacing w:line="480" w:lineRule="auto"/>
        <w:rPr>
          <w:color w:val="000000" w:themeColor="text1"/>
        </w:rPr>
      </w:pPr>
      <w:r w:rsidRPr="00DF63EB">
        <w:rPr>
          <w:color w:val="000000" w:themeColor="text1"/>
        </w:rPr>
        <w:t xml:space="preserve">The physician-level variability in inclination towards batching and non-batching test orders—within the same ED environment—raises questions about the underpinnings of clinical decision-making. Notably, our study revealed that </w:t>
      </w:r>
      <w:r w:rsidR="002216BB">
        <w:rPr>
          <w:color w:val="000000" w:themeColor="text1"/>
        </w:rPr>
        <w:t>physicians with a lower batch tendency</w:t>
      </w:r>
      <w:r w:rsidRPr="00DF63EB">
        <w:rPr>
          <w:color w:val="000000" w:themeColor="text1"/>
        </w:rPr>
        <w:t xml:space="preserve">, </w:t>
      </w:r>
      <w:r w:rsidR="005E418E">
        <w:rPr>
          <w:color w:val="000000" w:themeColor="text1"/>
        </w:rPr>
        <w:t xml:space="preserve">meaning that they </w:t>
      </w:r>
      <w:r w:rsidRPr="00DF63EB">
        <w:rPr>
          <w:color w:val="000000" w:themeColor="text1"/>
        </w:rPr>
        <w:t xml:space="preserve">employ a more judicious and sequential approach to ordering tests, </w:t>
      </w:r>
      <w:r w:rsidR="005E418E">
        <w:rPr>
          <w:color w:val="000000" w:themeColor="text1"/>
        </w:rPr>
        <w:t>was associated with</w:t>
      </w:r>
      <w:r w:rsidRPr="00DF63EB">
        <w:rPr>
          <w:color w:val="000000" w:themeColor="text1"/>
        </w:rPr>
        <w:t xml:space="preserve"> a </w:t>
      </w:r>
      <w:r w:rsidRPr="00DF63EB">
        <w:rPr>
          <w:color w:val="000000" w:themeColor="text1"/>
        </w:rPr>
        <w:lastRenderedPageBreak/>
        <w:t xml:space="preserve">shorter length of stay </w:t>
      </w:r>
      <w:r w:rsidR="005E418E">
        <w:rPr>
          <w:color w:val="000000" w:themeColor="text1"/>
        </w:rPr>
        <w:t xml:space="preserve">and fewer overall imaging tests. </w:t>
      </w:r>
      <w:r w:rsidRPr="00DF63EB">
        <w:rPr>
          <w:color w:val="000000" w:themeColor="text1"/>
        </w:rPr>
        <w:t>This is due to the information gain advantage of sequential test ordering, where the results of one test may eliminate the need for another. This result aligns with previous research emphasizing the importance of tailored diagnostic pathways in achieving optimal health outcomes and operational efficacy</w:t>
      </w:r>
      <w:r w:rsidR="00935A24">
        <w:rPr>
          <w:color w:val="000000" w:themeColor="text1"/>
        </w:rPr>
        <w:fldChar w:fldCharType="begin"/>
      </w:r>
      <w:r w:rsidR="00935A24">
        <w:rPr>
          <w:color w:val="000000" w:themeColor="text1"/>
        </w:rPr>
        <w:instrText xml:space="preserve"> ADDIN ZOTERO_ITEM CSL_CITATION {"citationID":"WC1zqpg2","properties":{"formattedCitation":"\\super 20\\uc0\\u8211{}22\\nosupersub{}","plainCitation":"20–22","noteIndex":0},"citationItems":[{"id":1499,"uris":["http://zotero.org/users/10131437/items/ID4LZI27"],"itemData":{"id":1499,"type":"article-journal","container-title":"Academic Emergency Medicine","DOI":"10.1111/acem.12820","issue":"12","note":"publisher: Wiley Online Library","page":"1484–1492","title":"Overtesting and the Downstream Consequences of Overtreatment: Implications of \"Preventing Overdiagnosis\" for Emergency Medicine","volume":"22","author":[{"family":"Carpenter","given":"CR"},{"family":"Raja","given":"AS"},{"family":"Brown","given":"MD"}],"issued":{"date-parts":[["2015"]]}}},{"id":1500,"uris":["http://zotero.org/users/10131437/items/GTU26TK9"],"itemData":{"id":1500,"type":"article-journal","container-title":"Acta Informatica Medica","DOI":"10.5455/aim.2008.16.219-225","issue":"4","note":"publisher: Academy of Medical Sciences of Bosnia and Herzegovina","page":"219","title":"Evidence based medicine-new approaches and challenges","volume":"16","author":[{"family":"Masic","given":"I"},{"family":"Miokovic","given":"M"},{"family":"Muhamedagic","given":"B"}],"issued":{"date-parts":[["2008"]]}}},{"id":1501,"uris":["http://zotero.org/users/10131437/items/VPY5JDLX"],"itemData":{"id":1501,"type":"article-journal","container-title":"New England Journal of Medicine","DOI":"10.1056/NEJMp1512241","issue":"26","note":"publisher: Mass Medical Soc","page":"2493–2495","title":"Improving diagnosis in health care—the next imperative for patient safety","volume":"373","author":[{"family":"Singh","given":"H"},{"family":"Graber","given":"ML"}],"issued":{"date-parts":[["2015"]]}}}],"schema":"https://github.com/citation-style-language/schema/raw/master/csl-citation.json"} </w:instrText>
      </w:r>
      <w:r w:rsidR="00935A24">
        <w:rPr>
          <w:color w:val="000000" w:themeColor="text1"/>
        </w:rPr>
        <w:fldChar w:fldCharType="separate"/>
      </w:r>
      <w:r w:rsidR="00935A24" w:rsidRPr="00935A24">
        <w:rPr>
          <w:color w:val="000000"/>
          <w:vertAlign w:val="superscript"/>
        </w:rPr>
        <w:t>20–22</w:t>
      </w:r>
      <w:r w:rsidR="00935A24">
        <w:rPr>
          <w:color w:val="000000" w:themeColor="text1"/>
        </w:rPr>
        <w:fldChar w:fldCharType="end"/>
      </w:r>
      <w:r w:rsidRPr="00DF63EB">
        <w:rPr>
          <w:color w:val="000000" w:themeColor="text1"/>
        </w:rPr>
        <w:t>.</w:t>
      </w:r>
    </w:p>
    <w:p w14:paraId="7A41172E" w14:textId="77777777" w:rsidR="002216BB" w:rsidRDefault="002216BB" w:rsidP="00A80366">
      <w:pPr>
        <w:spacing w:line="480" w:lineRule="auto"/>
        <w:rPr>
          <w:color w:val="000000" w:themeColor="text1"/>
        </w:rPr>
      </w:pPr>
    </w:p>
    <w:p w14:paraId="72566F9C" w14:textId="6B5198C0" w:rsidR="00DA45B5" w:rsidRPr="00DF63EB" w:rsidRDefault="00DA45B5" w:rsidP="00A80366">
      <w:pPr>
        <w:spacing w:line="480" w:lineRule="auto"/>
        <w:rPr>
          <w:color w:val="000000" w:themeColor="text1"/>
        </w:rPr>
      </w:pPr>
      <w:r w:rsidRPr="00DF63EB">
        <w:rPr>
          <w:color w:val="000000" w:themeColor="text1"/>
        </w:rPr>
        <w:t>Over-testing in EDs is not a benign phenomenon. It is associated with increased risks, including patient exposure to unnecessary radiation and the resultant psychological and physical burden from incidental findings</w:t>
      </w:r>
      <w:r w:rsidR="00935A24">
        <w:rPr>
          <w:color w:val="000000" w:themeColor="text1"/>
        </w:rPr>
        <w:fldChar w:fldCharType="begin"/>
      </w:r>
      <w:r w:rsidR="00935A24">
        <w:rPr>
          <w:color w:val="000000" w:themeColor="text1"/>
        </w:rPr>
        <w:instrText xml:space="preserve"> ADDIN ZOTERO_ITEM CSL_CITATION {"citationID":"CVSTQTGk","properties":{"formattedCitation":"\\super 23\\nosupersub{}","plainCitation":"23","noteIndex":0},"citationItems":[{"id":1504,"uris":["http://zotero.org/users/10131437/items/MQU9EE49"],"itemData":{"id":1504,"type":"article-journal","container-title":"BMJ Quality &amp; Safety","DOI":"10.1136/bmjqs-2020-012576","issue":"1","note":"publisher: BMJ Publishing Group","page":"54–63","title":"Overuse of diagnostic testing in healthcare: a systematic review","volume":"31","author":[{"family":"Müskens","given":"JLJM"},{"family":"Kool","given":"RB"},{"family":"Dulmen","given":"SA","non-dropping-particle":"van"},{"family":"Westert","given":"GP"}],"issued":{"date-parts":[["2022"]]}}}],"schema":"https://github.com/citation-style-language/schema/raw/master/csl-citation.json"} </w:instrText>
      </w:r>
      <w:r w:rsidR="00935A24">
        <w:rPr>
          <w:color w:val="000000" w:themeColor="text1"/>
        </w:rPr>
        <w:fldChar w:fldCharType="separate"/>
      </w:r>
      <w:r w:rsidR="00935A24" w:rsidRPr="00935A24">
        <w:rPr>
          <w:color w:val="000000"/>
          <w:vertAlign w:val="superscript"/>
        </w:rPr>
        <w:t>23</w:t>
      </w:r>
      <w:r w:rsidR="00935A24">
        <w:rPr>
          <w:color w:val="000000" w:themeColor="text1"/>
        </w:rPr>
        <w:fldChar w:fldCharType="end"/>
      </w:r>
      <w:r w:rsidRPr="00DF63EB">
        <w:rPr>
          <w:color w:val="000000" w:themeColor="text1"/>
        </w:rPr>
        <w:t>. Moreover, the economic implications are substantial, with the overuse of diagnostic tests contributing significantly to the escalating costs of healthcare</w:t>
      </w:r>
      <w:r w:rsidR="00935A24">
        <w:rPr>
          <w:color w:val="000000" w:themeColor="text1"/>
        </w:rPr>
        <w:fldChar w:fldCharType="begin"/>
      </w:r>
      <w:r w:rsidR="00935A24">
        <w:rPr>
          <w:color w:val="000000" w:themeColor="text1"/>
        </w:rPr>
        <w:instrText xml:space="preserve"> ADDIN ZOTERO_ITEM CSL_CITATION {"citationID":"tzeZKD2Z","properties":{"formattedCitation":"\\super 24\\nosupersub{}","plainCitation":"24","noteIndex":0},"citationItems":[{"id":754,"uris":["http://zotero.org/users/10131437/items/GWW8JC76"],"itemData":{"id":754,"type":"article-journal","container-title":"Health Care Management Science","title":"Who should see the patient? On deviations from preferred patient-provider assignments in hospitals","URL":"https://ssrn.com/abstract=","author":[{"family":"Atkinson","given":"M"},{"family":"Saghafian","given":"S"}],"issued":{"date-parts":[["2022"]]}}}],"schema":"https://github.com/citation-style-language/schema/raw/master/csl-citation.json"} </w:instrText>
      </w:r>
      <w:r w:rsidR="00935A24">
        <w:rPr>
          <w:color w:val="000000" w:themeColor="text1"/>
        </w:rPr>
        <w:fldChar w:fldCharType="separate"/>
      </w:r>
      <w:r w:rsidR="00935A24" w:rsidRPr="00935A24">
        <w:rPr>
          <w:color w:val="000000"/>
          <w:vertAlign w:val="superscript"/>
        </w:rPr>
        <w:t>24</w:t>
      </w:r>
      <w:r w:rsidR="00935A24">
        <w:rPr>
          <w:color w:val="000000" w:themeColor="text1"/>
        </w:rPr>
        <w:fldChar w:fldCharType="end"/>
      </w:r>
      <w:r w:rsidRPr="00DF63EB">
        <w:rPr>
          <w:color w:val="000000" w:themeColor="text1"/>
        </w:rPr>
        <w:t>. As such, our results suggest the need to examine the practice of batching across different clinical conditions and in other clinical settings beyond the ED</w:t>
      </w:r>
      <w:r w:rsidR="0010405E">
        <w:rPr>
          <w:color w:val="000000" w:themeColor="text1"/>
        </w:rPr>
        <w:fldChar w:fldCharType="begin"/>
      </w:r>
      <w:r w:rsidR="0010405E">
        <w:rPr>
          <w:color w:val="000000" w:themeColor="text1"/>
        </w:rPr>
        <w:instrText xml:space="preserve"> ADDIN ZOTERO_ITEM CSL_CITATION {"citationID":"yZDhV1dR","properties":{"formattedCitation":"\\super 25\\nosupersub{}","plainCitation":"25","noteIndex":0},"citationItems":[{"id":166,"uris":["http://zotero.org/users/10131437/items/5WCM2PPD"],"itemData":{"id":166,"type":"article-journal","container-title":"Operations Research (forthcoming)","title":"Can Public Reporting Cure Healthcare? The Role of Quality Transparency in Improving Patient-Provider Alignment","author":[{"family":"Saghafian","given":"S"},{"family":"Hopp","given":"WJ"}],"issued":{"date-parts":[["2019"]]}}}],"schema":"https://github.com/citation-style-language/schema/raw/master/csl-citation.json"} </w:instrText>
      </w:r>
      <w:r w:rsidR="0010405E">
        <w:rPr>
          <w:color w:val="000000" w:themeColor="text1"/>
        </w:rPr>
        <w:fldChar w:fldCharType="separate"/>
      </w:r>
      <w:r w:rsidR="0010405E" w:rsidRPr="0010405E">
        <w:rPr>
          <w:color w:val="000000"/>
          <w:vertAlign w:val="superscript"/>
        </w:rPr>
        <w:t>25</w:t>
      </w:r>
      <w:r w:rsidR="0010405E">
        <w:rPr>
          <w:color w:val="000000" w:themeColor="text1"/>
        </w:rPr>
        <w:fldChar w:fldCharType="end"/>
      </w:r>
      <w:r w:rsidRPr="00DF63EB">
        <w:rPr>
          <w:color w:val="000000" w:themeColor="text1"/>
        </w:rPr>
        <w:t>.</w:t>
      </w:r>
    </w:p>
    <w:p w14:paraId="1701E0A8" w14:textId="77777777" w:rsidR="002216BB" w:rsidRDefault="002216BB" w:rsidP="00A80366">
      <w:pPr>
        <w:spacing w:line="480" w:lineRule="auto"/>
        <w:rPr>
          <w:color w:val="000000" w:themeColor="text1"/>
        </w:rPr>
      </w:pPr>
    </w:p>
    <w:p w14:paraId="7904A915" w14:textId="55997756" w:rsidR="00DA45B5" w:rsidRPr="00DF63EB" w:rsidRDefault="00DA45B5" w:rsidP="00A80366">
      <w:pPr>
        <w:spacing w:line="480" w:lineRule="auto"/>
        <w:rPr>
          <w:color w:val="000000" w:themeColor="text1"/>
        </w:rPr>
      </w:pPr>
      <w:r w:rsidRPr="00DF63EB">
        <w:rPr>
          <w:color w:val="000000" w:themeColor="text1"/>
        </w:rPr>
        <w:t>Incorporating physician test ordering tendencies into ED management strategies is complex but potentially beneficial. Recent initiatives have experimented with optimizing patient-physician matching based on various factors, including patient complaints and physician expertise</w:t>
      </w:r>
      <w:r w:rsidR="0010405E">
        <w:rPr>
          <w:color w:val="000000" w:themeColor="text1"/>
        </w:rPr>
        <w:fldChar w:fldCharType="begin"/>
      </w:r>
      <w:r w:rsidR="0010405E">
        <w:rPr>
          <w:color w:val="000000" w:themeColor="text1"/>
        </w:rPr>
        <w:instrText xml:space="preserve"> ADDIN ZOTERO_ITEM CSL_CITATION {"citationID":"jkYPs9EX","properties":{"formattedCitation":"\\super 26\\nosupersub{}","plainCitation":"26","noteIndex":0},"citationItems":[{"id":167,"uris":["http://zotero.org/users/10131437/items/32T9KKQ9"],"itemData":{"id":167,"type":"article-journal","container-title":"Management Science","issue":"11","page":"5180–5197","title":"Workload Management in Telemedical Physician Triage and Other Knowledge-Based Service Systems","volume":"64","author":[{"family":"Saghafian","given":"S"},{"family":"Hopp","given":"WJ"},{"family":"Iravani","given":"SMR"},{"family":"Cheng","given":"Y"},{"family":"Diermeier","given":"D"}],"issued":{"date-parts":[["2018"]]}}}],"schema":"https://github.com/citation-style-language/schema/raw/master/csl-citation.json"} </w:instrText>
      </w:r>
      <w:r w:rsidR="0010405E">
        <w:rPr>
          <w:color w:val="000000" w:themeColor="text1"/>
        </w:rPr>
        <w:fldChar w:fldCharType="separate"/>
      </w:r>
      <w:r w:rsidR="0010405E" w:rsidRPr="0010405E">
        <w:rPr>
          <w:color w:val="000000"/>
          <w:vertAlign w:val="superscript"/>
        </w:rPr>
        <w:t>26</w:t>
      </w:r>
      <w:r w:rsidR="0010405E">
        <w:rPr>
          <w:color w:val="000000" w:themeColor="text1"/>
        </w:rPr>
        <w:fldChar w:fldCharType="end"/>
      </w:r>
      <w:r w:rsidRPr="00DF63EB">
        <w:rPr>
          <w:color w:val="000000" w:themeColor="text1"/>
        </w:rPr>
        <w:t xml:space="preserve">. Our findings suggest that considering </w:t>
      </w:r>
      <w:r w:rsidR="00F73B9C">
        <w:rPr>
          <w:color w:val="000000" w:themeColor="text1"/>
        </w:rPr>
        <w:t>physicians'</w:t>
      </w:r>
      <w:r w:rsidRPr="00DF63EB">
        <w:rPr>
          <w:color w:val="000000" w:themeColor="text1"/>
        </w:rPr>
        <w:t xml:space="preserve"> test ordering tendencies, alongside these other factors, could help strike a balance between ensuring thorough patient evaluation and minimizing unnecessary resource utilization. By aligning physician test ordering behaviors more closely with patient needs, EDs may enhance patient satisfaction and outcomes while improving operational efficiency</w:t>
      </w:r>
      <w:r w:rsidR="0010405E">
        <w:rPr>
          <w:color w:val="000000" w:themeColor="text1"/>
        </w:rPr>
        <w:fldChar w:fldCharType="begin"/>
      </w:r>
      <w:r w:rsidR="0010405E">
        <w:rPr>
          <w:color w:val="000000" w:themeColor="text1"/>
        </w:rPr>
        <w:instrText xml:space="preserve"> ADDIN ZOTERO_ITEM CSL_CITATION {"citationID":"nNtchiX7","properties":{"formattedCitation":"\\super 24\\nosupersub{}","plainCitation":"24","noteIndex":0},"citationItems":[{"id":754,"uris":["http://zotero.org/users/10131437/items/GWW8JC76"],"itemData":{"id":754,"type":"article-journal","container-title":"Health Care Management Science","title":"Who should see the patient? On deviations from preferred patient-provider assignments in hospitals","URL":"https://ssrn.com/abstract=","author":[{"family":"Atkinson","given":"M"},{"family":"Saghafian","given":"S"}],"issued":{"date-parts":[["2022"]]}}}],"schema":"https://github.com/citation-style-language/schema/raw/master/csl-citation.json"} </w:instrText>
      </w:r>
      <w:r w:rsidR="0010405E">
        <w:rPr>
          <w:color w:val="000000" w:themeColor="text1"/>
        </w:rPr>
        <w:fldChar w:fldCharType="separate"/>
      </w:r>
      <w:r w:rsidR="0010405E" w:rsidRPr="0010405E">
        <w:rPr>
          <w:color w:val="000000"/>
          <w:vertAlign w:val="superscript"/>
        </w:rPr>
        <w:t>24</w:t>
      </w:r>
      <w:r w:rsidR="0010405E">
        <w:rPr>
          <w:color w:val="000000" w:themeColor="text1"/>
        </w:rPr>
        <w:fldChar w:fldCharType="end"/>
      </w:r>
      <w:r w:rsidRPr="00DF63EB">
        <w:rPr>
          <w:color w:val="000000" w:themeColor="text1"/>
        </w:rPr>
        <w:t>.</w:t>
      </w:r>
    </w:p>
    <w:p w14:paraId="05847378" w14:textId="77777777" w:rsidR="002216BB" w:rsidRPr="00DF63EB" w:rsidRDefault="002216BB" w:rsidP="00A80366">
      <w:pPr>
        <w:spacing w:line="480" w:lineRule="auto"/>
        <w:rPr>
          <w:color w:val="000000" w:themeColor="text1"/>
        </w:rPr>
      </w:pPr>
    </w:p>
    <w:p w14:paraId="4D76806C" w14:textId="1EF6D58A" w:rsidR="00DA45B5" w:rsidRDefault="00DA45B5" w:rsidP="00A80366">
      <w:pPr>
        <w:spacing w:line="480" w:lineRule="auto"/>
        <w:rPr>
          <w:color w:val="000000" w:themeColor="text1"/>
        </w:rPr>
      </w:pPr>
      <w:r w:rsidRPr="00DF63EB">
        <w:rPr>
          <w:color w:val="000000" w:themeColor="text1"/>
        </w:rPr>
        <w:t xml:space="preserve">Our study involves multiple considerations that may limit the interpretation and application of our findings. While our data involve random assignment of patients to physicians, the variation </w:t>
      </w:r>
      <w:r w:rsidRPr="00DF63EB">
        <w:rPr>
          <w:color w:val="000000" w:themeColor="text1"/>
        </w:rPr>
        <w:lastRenderedPageBreak/>
        <w:t>we observe across physicians could stem from myriad sources, including physician training, accumulated experience, and general inclinations toward more testing</w:t>
      </w:r>
      <w:r w:rsidR="0010405E">
        <w:rPr>
          <w:color w:val="000000" w:themeColor="text1"/>
        </w:rPr>
        <w:fldChar w:fldCharType="begin"/>
      </w:r>
      <w:r w:rsidR="0010405E">
        <w:rPr>
          <w:color w:val="000000" w:themeColor="text1"/>
        </w:rPr>
        <w:instrText xml:space="preserve"> ADDIN ZOTERO_ITEM CSL_CITATION {"citationID":"I4kHb2Gl","properties":{"formattedCitation":"\\super 27\\nosupersub{}","plainCitation":"27","noteIndex":0},"citationItems":[{"id":1506,"uris":["http://zotero.org/users/10131437/items/3KAPJAWX"],"itemData":{"id":1506,"type":"article-journal","container-title":"American Economic Review","issue":"12","note":"publisher: American Economic Association 2014 Broadway, Suite 305, Nashville, TN 37203","page":"3730–64","title":"The determinants of productivity in medical testing: Intensity and allocation of care","volume":"106","author":[{"family":"Abaluck","given":"J"},{"family":"Agha","given":"L"},{"family":"Kabrhel","given":"C"},{"family":"Raja","given":"A"},{"family":"Venkatesh","given":"A"}],"issued":{"date-parts":[["2016"]]}}}],"schema":"https://github.com/citation-style-language/schema/raw/master/csl-citation.json"} </w:instrText>
      </w:r>
      <w:r w:rsidR="0010405E">
        <w:rPr>
          <w:color w:val="000000" w:themeColor="text1"/>
        </w:rPr>
        <w:fldChar w:fldCharType="separate"/>
      </w:r>
      <w:r w:rsidR="0010405E" w:rsidRPr="0010405E">
        <w:rPr>
          <w:color w:val="000000"/>
          <w:vertAlign w:val="superscript"/>
        </w:rPr>
        <w:t>27</w:t>
      </w:r>
      <w:r w:rsidR="0010405E">
        <w:rPr>
          <w:color w:val="000000" w:themeColor="text1"/>
        </w:rPr>
        <w:fldChar w:fldCharType="end"/>
      </w:r>
      <w:r w:rsidRPr="00DF63EB">
        <w:rPr>
          <w:color w:val="000000" w:themeColor="text1"/>
        </w:rPr>
        <w:t xml:space="preserve">. These influences could drive a physician toward a particular testing methodology, confounding the batch tendency measure with other characteristics of the </w:t>
      </w:r>
      <w:r w:rsidR="00F73B9C">
        <w:rPr>
          <w:color w:val="000000" w:themeColor="text1"/>
        </w:rPr>
        <w:t>physician's</w:t>
      </w:r>
      <w:r w:rsidRPr="00DF63EB">
        <w:rPr>
          <w:color w:val="000000" w:themeColor="text1"/>
        </w:rPr>
        <w:t xml:space="preserve"> approach to practice. Furthermore, though we consider ED physicians to be independent actors, it is known that they affect each </w:t>
      </w:r>
      <w:r w:rsidR="00F73B9C">
        <w:rPr>
          <w:color w:val="000000" w:themeColor="text1"/>
        </w:rPr>
        <w:t>other's</w:t>
      </w:r>
      <w:r w:rsidRPr="00DF63EB">
        <w:rPr>
          <w:color w:val="000000" w:themeColor="text1"/>
        </w:rPr>
        <w:t xml:space="preserve"> speed and quality</w:t>
      </w:r>
      <w:r w:rsidR="0010405E">
        <w:rPr>
          <w:color w:val="000000" w:themeColor="text1"/>
        </w:rPr>
        <w:fldChar w:fldCharType="begin"/>
      </w:r>
      <w:r w:rsidR="0010405E">
        <w:rPr>
          <w:color w:val="000000" w:themeColor="text1"/>
        </w:rPr>
        <w:instrText xml:space="preserve"> ADDIN ZOTERO_ITEM CSL_CITATION {"citationID":"xiQ247FF","properties":{"formattedCitation":"\\super 28\\nosupersub{}","plainCitation":"28","noteIndex":0},"citationItems":[{"id":191,"uris":["http://zotero.org/users/10131437/items/UUGHRGUY"],"itemData":{"id":191,"type":"article-journal","container-title":"Working Paper, Harvard University (available at https://scholar.harvard.edu/saghafian/publications)","title":"Do Physicians Influence Each Other's Performance? Evidence from the Emergency Department","author":[{"family":"Saghafian","given":"S"},{"family":"Imanirad","given":"R"},{"family":"Traub","given":"SJ"}],"issued":{"date-parts":[["2019"]]}}}],"schema":"https://github.com/citation-style-language/schema/raw/master/csl-citation.json"} </w:instrText>
      </w:r>
      <w:r w:rsidR="0010405E">
        <w:rPr>
          <w:color w:val="000000" w:themeColor="text1"/>
        </w:rPr>
        <w:fldChar w:fldCharType="separate"/>
      </w:r>
      <w:r w:rsidR="0010405E" w:rsidRPr="0010405E">
        <w:rPr>
          <w:color w:val="000000"/>
          <w:vertAlign w:val="superscript"/>
        </w:rPr>
        <w:t>28</w:t>
      </w:r>
      <w:r w:rsidR="0010405E">
        <w:rPr>
          <w:color w:val="000000" w:themeColor="text1"/>
        </w:rPr>
        <w:fldChar w:fldCharType="end"/>
      </w:r>
      <w:r w:rsidRPr="00DF63EB">
        <w:rPr>
          <w:color w:val="000000" w:themeColor="text1"/>
        </w:rPr>
        <w:t xml:space="preserve">. Finally, the generalizability of our results may be limited due to the </w:t>
      </w:r>
      <w:r w:rsidR="00F73B9C">
        <w:rPr>
          <w:color w:val="000000" w:themeColor="text1"/>
        </w:rPr>
        <w:t>study's</w:t>
      </w:r>
      <w:r w:rsidRPr="00DF63EB">
        <w:rPr>
          <w:color w:val="000000" w:themeColor="text1"/>
        </w:rPr>
        <w:t xml:space="preserve"> single-site design. The Mayo </w:t>
      </w:r>
      <w:r w:rsidR="00F73B9C">
        <w:rPr>
          <w:color w:val="000000" w:themeColor="text1"/>
        </w:rPr>
        <w:t>Clinic's</w:t>
      </w:r>
      <w:r w:rsidRPr="00DF63EB">
        <w:rPr>
          <w:color w:val="000000" w:themeColor="text1"/>
        </w:rPr>
        <w:t xml:space="preserve"> operational procedures, patient demographics, and physician culture may not reflect those of other EDs, potentially affecting external validity. </w:t>
      </w:r>
    </w:p>
    <w:p w14:paraId="78AE5A52" w14:textId="77777777" w:rsidR="002216BB" w:rsidRDefault="002216BB" w:rsidP="00A80366">
      <w:pPr>
        <w:spacing w:line="480" w:lineRule="auto"/>
        <w:rPr>
          <w:color w:val="000000" w:themeColor="text1"/>
        </w:rPr>
      </w:pPr>
    </w:p>
    <w:p w14:paraId="150C875D" w14:textId="77777777" w:rsidR="002216BB" w:rsidRDefault="002216BB" w:rsidP="00A80366">
      <w:pPr>
        <w:spacing w:line="480" w:lineRule="auto"/>
        <w:rPr>
          <w:color w:val="000000" w:themeColor="text1"/>
        </w:rPr>
      </w:pPr>
      <w:r w:rsidRPr="00DF63EB">
        <w:rPr>
          <w:color w:val="000000" w:themeColor="text1"/>
        </w:rPr>
        <w:t xml:space="preserve">Future studies should investigate the subtleties of the information gain advantage from sequential testing versus the potential benefits of batching. There is a delicate balance between thoroughness and efficiency, which becomes even more precarious in high-stakes environments such as the ED. Understanding and navigating this balance could yield significant advancements in patient care and ED operations. </w:t>
      </w:r>
    </w:p>
    <w:p w14:paraId="5355939B" w14:textId="77777777" w:rsidR="002216BB" w:rsidRPr="00DF63EB" w:rsidRDefault="002216BB" w:rsidP="00A80366">
      <w:pPr>
        <w:spacing w:line="480" w:lineRule="auto"/>
        <w:rPr>
          <w:color w:val="000000" w:themeColor="text1"/>
        </w:rPr>
      </w:pPr>
    </w:p>
    <w:p w14:paraId="4AA0B750" w14:textId="77777777" w:rsidR="00DA45B5" w:rsidRPr="00DF63EB" w:rsidRDefault="00DA45B5" w:rsidP="00A80366">
      <w:pPr>
        <w:spacing w:line="480" w:lineRule="auto"/>
        <w:rPr>
          <w:color w:val="000000" w:themeColor="text1"/>
        </w:rPr>
      </w:pPr>
    </w:p>
    <w:p w14:paraId="12A5531A" w14:textId="77777777" w:rsidR="00DA45B5" w:rsidRPr="00DF63EB" w:rsidRDefault="00DA45B5" w:rsidP="00A80366">
      <w:pPr>
        <w:spacing w:line="480" w:lineRule="auto"/>
        <w:rPr>
          <w:color w:val="000000" w:themeColor="text1"/>
        </w:rPr>
      </w:pPr>
    </w:p>
    <w:p w14:paraId="31709E0E" w14:textId="77777777" w:rsidR="00A85558" w:rsidRPr="00DF63EB" w:rsidRDefault="00A85558" w:rsidP="00A80366">
      <w:pPr>
        <w:spacing w:line="480" w:lineRule="auto"/>
      </w:pPr>
    </w:p>
    <w:p w14:paraId="63117A4C" w14:textId="77777777" w:rsidR="00DA45B5" w:rsidRDefault="00DA45B5" w:rsidP="00A80366">
      <w:pPr>
        <w:spacing w:line="480" w:lineRule="auto"/>
      </w:pPr>
    </w:p>
    <w:p w14:paraId="2ECA956C" w14:textId="77777777" w:rsidR="00A80366" w:rsidRDefault="00A80366" w:rsidP="00A80366">
      <w:pPr>
        <w:spacing w:line="480" w:lineRule="auto"/>
      </w:pPr>
    </w:p>
    <w:p w14:paraId="3B0D9791" w14:textId="77777777" w:rsidR="00A80366" w:rsidRDefault="00A80366" w:rsidP="00A80366">
      <w:pPr>
        <w:spacing w:line="480" w:lineRule="auto"/>
      </w:pPr>
    </w:p>
    <w:p w14:paraId="287E44BD" w14:textId="77777777" w:rsidR="00A80366" w:rsidRDefault="00A80366" w:rsidP="00A80366">
      <w:pPr>
        <w:spacing w:line="480" w:lineRule="auto"/>
      </w:pPr>
    </w:p>
    <w:p w14:paraId="51B5A58C" w14:textId="77777777" w:rsidR="00A80366" w:rsidRDefault="00A80366" w:rsidP="00A80366">
      <w:pPr>
        <w:spacing w:line="480" w:lineRule="auto"/>
      </w:pPr>
    </w:p>
    <w:p w14:paraId="1B5238FC" w14:textId="5D8A59B2" w:rsidR="00BE2A35" w:rsidRPr="00BE2A35" w:rsidRDefault="00BE2A35" w:rsidP="00A80366">
      <w:pPr>
        <w:spacing w:line="480" w:lineRule="auto"/>
        <w:jc w:val="center"/>
        <w:rPr>
          <w:b/>
          <w:bCs/>
          <w:u w:val="single"/>
        </w:rPr>
      </w:pPr>
      <w:r w:rsidRPr="00BE2A35">
        <w:rPr>
          <w:b/>
          <w:bCs/>
          <w:u w:val="single"/>
        </w:rPr>
        <w:lastRenderedPageBreak/>
        <w:t>References</w:t>
      </w:r>
    </w:p>
    <w:p w14:paraId="523BFAF7" w14:textId="77777777" w:rsidR="00BE2A35" w:rsidRPr="00DF63EB" w:rsidRDefault="00BE2A35" w:rsidP="00A80366">
      <w:pPr>
        <w:spacing w:line="480" w:lineRule="auto"/>
      </w:pPr>
    </w:p>
    <w:p w14:paraId="532D71D7" w14:textId="77777777" w:rsidR="00BE2A35" w:rsidRPr="00BE2A35" w:rsidRDefault="00BE2A35" w:rsidP="00A80366">
      <w:pPr>
        <w:pStyle w:val="Bibliography"/>
        <w:spacing w:line="480" w:lineRule="auto"/>
      </w:pPr>
      <w:r>
        <w:fldChar w:fldCharType="begin"/>
      </w:r>
      <w:r>
        <w:instrText xml:space="preserve"> ADDIN ZOTERO_BIBL {"uncited":[],"omitted":[],"custom":[]} CSL_BIBLIOGRAPHY </w:instrText>
      </w:r>
      <w:r>
        <w:fldChar w:fldCharType="separate"/>
      </w:r>
      <w:r w:rsidRPr="00BE2A35">
        <w:t>1.</w:t>
      </w:r>
      <w:r w:rsidRPr="00BE2A35">
        <w:tab/>
      </w:r>
      <w:proofErr w:type="spellStart"/>
      <w:r w:rsidRPr="00BE2A35">
        <w:t>Cournane</w:t>
      </w:r>
      <w:proofErr w:type="spellEnd"/>
      <w:r w:rsidRPr="00BE2A35">
        <w:t xml:space="preserve"> S, Conway R, Creagh D, Byrne D, Sheehy N, Silke B. Radiology imaging delays as independent predictors of length of hospital stay for emergency medical admissions. </w:t>
      </w:r>
      <w:r w:rsidRPr="00BE2A35">
        <w:rPr>
          <w:i/>
          <w:iCs/>
        </w:rPr>
        <w:t>Clinical Radiology</w:t>
      </w:r>
      <w:r w:rsidRPr="00BE2A35">
        <w:t xml:space="preserve">. 2016;71(9):912-918. </w:t>
      </w:r>
      <w:proofErr w:type="gramStart"/>
      <w:r w:rsidRPr="00BE2A35">
        <w:t>doi:10.1016/j.crad</w:t>
      </w:r>
      <w:proofErr w:type="gramEnd"/>
      <w:r w:rsidRPr="00BE2A35">
        <w:t>.2016.03.023</w:t>
      </w:r>
    </w:p>
    <w:p w14:paraId="11753161" w14:textId="77777777" w:rsidR="00BE2A35" w:rsidRPr="00BE2A35" w:rsidRDefault="00BE2A35" w:rsidP="00A80366">
      <w:pPr>
        <w:pStyle w:val="Bibliography"/>
        <w:spacing w:line="480" w:lineRule="auto"/>
      </w:pPr>
      <w:r w:rsidRPr="00BE2A35">
        <w:t>2.</w:t>
      </w:r>
      <w:r w:rsidRPr="00BE2A35">
        <w:tab/>
        <w:t xml:space="preserve">Darraj A, </w:t>
      </w:r>
      <w:proofErr w:type="spellStart"/>
      <w:r w:rsidRPr="00BE2A35">
        <w:t>Hudays</w:t>
      </w:r>
      <w:proofErr w:type="spellEnd"/>
      <w:r w:rsidRPr="00BE2A35">
        <w:t xml:space="preserve"> A, </w:t>
      </w:r>
      <w:proofErr w:type="spellStart"/>
      <w:r w:rsidRPr="00BE2A35">
        <w:t>Hazazi</w:t>
      </w:r>
      <w:proofErr w:type="spellEnd"/>
      <w:r w:rsidRPr="00BE2A35">
        <w:t xml:space="preserve"> A, </w:t>
      </w:r>
      <w:proofErr w:type="spellStart"/>
      <w:r w:rsidRPr="00BE2A35">
        <w:t>Hobani</w:t>
      </w:r>
      <w:proofErr w:type="spellEnd"/>
      <w:r w:rsidRPr="00BE2A35">
        <w:t xml:space="preserve"> A, Alghamdi A. The Association between Emergency Department Overcrowding and Delay in Treatment: A Systematic Review. </w:t>
      </w:r>
      <w:r w:rsidRPr="00BE2A35">
        <w:rPr>
          <w:i/>
          <w:iCs/>
        </w:rPr>
        <w:t>Healthcare</w:t>
      </w:r>
      <w:r w:rsidRPr="00BE2A35">
        <w:t>. 2023;11(3):385. doi:10.3390/healthcare11030385</w:t>
      </w:r>
    </w:p>
    <w:p w14:paraId="57F41BC5" w14:textId="77777777" w:rsidR="00BE2A35" w:rsidRPr="00BE2A35" w:rsidRDefault="00BE2A35" w:rsidP="00A80366">
      <w:pPr>
        <w:pStyle w:val="Bibliography"/>
        <w:spacing w:line="480" w:lineRule="auto"/>
      </w:pPr>
      <w:r w:rsidRPr="00BE2A35">
        <w:t>3.</w:t>
      </w:r>
      <w:r w:rsidRPr="00BE2A35">
        <w:tab/>
        <w:t xml:space="preserve">Hodgson N, </w:t>
      </w:r>
      <w:proofErr w:type="spellStart"/>
      <w:r w:rsidRPr="00BE2A35">
        <w:t>Saghafian</w:t>
      </w:r>
      <w:proofErr w:type="spellEnd"/>
      <w:r w:rsidRPr="00BE2A35">
        <w:t xml:space="preserve"> S, </w:t>
      </w:r>
      <w:proofErr w:type="spellStart"/>
      <w:r w:rsidRPr="00BE2A35">
        <w:t>Klanderman</w:t>
      </w:r>
      <w:proofErr w:type="spellEnd"/>
      <w:r w:rsidRPr="00BE2A35">
        <w:t xml:space="preserve"> M, </w:t>
      </w:r>
      <w:proofErr w:type="spellStart"/>
      <w:r w:rsidRPr="00BE2A35">
        <w:t>Urumov</w:t>
      </w:r>
      <w:proofErr w:type="spellEnd"/>
      <w:r w:rsidRPr="00BE2A35">
        <w:t xml:space="preserve"> A, Traub S. Physician-driven early evaluation: Encounters seen in a vertical model. </w:t>
      </w:r>
      <w:r w:rsidRPr="00BE2A35">
        <w:rPr>
          <w:i/>
          <w:iCs/>
        </w:rPr>
        <w:t>JEM Reports</w:t>
      </w:r>
      <w:r w:rsidRPr="00BE2A35">
        <w:t>. 2021;2(2):100028.</w:t>
      </w:r>
    </w:p>
    <w:p w14:paraId="4ADA43FC" w14:textId="77777777" w:rsidR="00BE2A35" w:rsidRPr="00BE2A35" w:rsidRDefault="00BE2A35" w:rsidP="00A80366">
      <w:pPr>
        <w:pStyle w:val="Bibliography"/>
        <w:spacing w:line="480" w:lineRule="auto"/>
      </w:pPr>
      <w:r w:rsidRPr="00BE2A35">
        <w:t>4.</w:t>
      </w:r>
      <w:r w:rsidRPr="00BE2A35">
        <w:tab/>
      </w:r>
      <w:proofErr w:type="spellStart"/>
      <w:r w:rsidRPr="00BE2A35">
        <w:t>Tamburrano</w:t>
      </w:r>
      <w:proofErr w:type="spellEnd"/>
      <w:r w:rsidRPr="00BE2A35">
        <w:t xml:space="preserve"> A, Vallone D, </w:t>
      </w:r>
      <w:proofErr w:type="spellStart"/>
      <w:r w:rsidRPr="00BE2A35">
        <w:t>Carrozza</w:t>
      </w:r>
      <w:proofErr w:type="spellEnd"/>
      <w:r w:rsidRPr="00BE2A35">
        <w:t xml:space="preserve"> C, others. Evaluation and cost estimation of laboratory test overuse in 43 commonly ordered parameters through a Computerized Clinical Decision Support System (CCDSS) in a large university hospital. </w:t>
      </w:r>
      <w:proofErr w:type="spellStart"/>
      <w:r w:rsidRPr="00BE2A35">
        <w:rPr>
          <w:i/>
          <w:iCs/>
        </w:rPr>
        <w:t>PLoS</w:t>
      </w:r>
      <w:proofErr w:type="spellEnd"/>
      <w:r w:rsidRPr="00BE2A35">
        <w:rPr>
          <w:i/>
          <w:iCs/>
        </w:rPr>
        <w:t xml:space="preserve"> One</w:t>
      </w:r>
      <w:r w:rsidRPr="00BE2A35">
        <w:t>. 2020;15(8</w:t>
      </w:r>
      <w:proofErr w:type="gramStart"/>
      <w:r w:rsidRPr="00BE2A35">
        <w:t>):e</w:t>
      </w:r>
      <w:proofErr w:type="gramEnd"/>
      <w:r w:rsidRPr="00BE2A35">
        <w:t xml:space="preserve">0237159. </w:t>
      </w:r>
      <w:proofErr w:type="gramStart"/>
      <w:r w:rsidRPr="00BE2A35">
        <w:t>doi:10.1371/journal.pone</w:t>
      </w:r>
      <w:proofErr w:type="gramEnd"/>
      <w:r w:rsidRPr="00BE2A35">
        <w:t>.0237159</w:t>
      </w:r>
    </w:p>
    <w:p w14:paraId="326EF835" w14:textId="77777777" w:rsidR="00BE2A35" w:rsidRPr="00BE2A35" w:rsidRDefault="00BE2A35" w:rsidP="00A80366">
      <w:pPr>
        <w:pStyle w:val="Bibliography"/>
        <w:spacing w:line="480" w:lineRule="auto"/>
      </w:pPr>
      <w:r w:rsidRPr="00BE2A35">
        <w:t>5.</w:t>
      </w:r>
      <w:r w:rsidRPr="00BE2A35">
        <w:tab/>
      </w:r>
      <w:proofErr w:type="spellStart"/>
      <w:r w:rsidRPr="00BE2A35">
        <w:t>Perotte</w:t>
      </w:r>
      <w:proofErr w:type="spellEnd"/>
      <w:r w:rsidRPr="00BE2A35">
        <w:t xml:space="preserve"> R, Lewin G, Tambe U, others. Improving Emergency Department Flow: Reducing Turnaround Time for Emergent </w:t>
      </w:r>
      <w:proofErr w:type="gramStart"/>
      <w:r w:rsidRPr="00BE2A35">
        <w:t>CT Scans</w:t>
      </w:r>
      <w:proofErr w:type="gramEnd"/>
      <w:r w:rsidRPr="00BE2A35">
        <w:t xml:space="preserve">. </w:t>
      </w:r>
      <w:r w:rsidRPr="00BE2A35">
        <w:rPr>
          <w:i/>
          <w:iCs/>
        </w:rPr>
        <w:t>AMIA Annual Symposium Proceedings</w:t>
      </w:r>
      <w:r w:rsidRPr="00BE2A35">
        <w:t xml:space="preserve">. </w:t>
      </w:r>
      <w:proofErr w:type="gramStart"/>
      <w:r w:rsidRPr="00BE2A35">
        <w:t>2018;2018:897</w:t>
      </w:r>
      <w:proofErr w:type="gramEnd"/>
      <w:r w:rsidRPr="00BE2A35">
        <w:t>-906.</w:t>
      </w:r>
    </w:p>
    <w:p w14:paraId="6634E50A" w14:textId="77777777" w:rsidR="00BE2A35" w:rsidRPr="00BE2A35" w:rsidRDefault="00BE2A35" w:rsidP="00A80366">
      <w:pPr>
        <w:pStyle w:val="Bibliography"/>
        <w:spacing w:line="480" w:lineRule="auto"/>
      </w:pPr>
      <w:r w:rsidRPr="00BE2A35">
        <w:t>6.</w:t>
      </w:r>
      <w:r w:rsidRPr="00BE2A35">
        <w:tab/>
        <w:t xml:space="preserve">Lyu H, Xu T, </w:t>
      </w:r>
      <w:proofErr w:type="spellStart"/>
      <w:r w:rsidRPr="00BE2A35">
        <w:t>Brotman</w:t>
      </w:r>
      <w:proofErr w:type="spellEnd"/>
      <w:r w:rsidRPr="00BE2A35">
        <w:t xml:space="preserve"> D, Mayer-Blackwell B, Cooper M, others. Overtreatment in the United States. </w:t>
      </w:r>
      <w:r w:rsidRPr="00BE2A35">
        <w:rPr>
          <w:i/>
          <w:iCs/>
        </w:rPr>
        <w:t>PLOS ONE</w:t>
      </w:r>
      <w:r w:rsidRPr="00BE2A35">
        <w:t>. 2017;12(9</w:t>
      </w:r>
      <w:proofErr w:type="gramStart"/>
      <w:r w:rsidRPr="00BE2A35">
        <w:t>):e</w:t>
      </w:r>
      <w:proofErr w:type="gramEnd"/>
      <w:r w:rsidRPr="00BE2A35">
        <w:t xml:space="preserve">0181970. </w:t>
      </w:r>
      <w:proofErr w:type="gramStart"/>
      <w:r w:rsidRPr="00BE2A35">
        <w:t>doi:10.1371/journal.pone</w:t>
      </w:r>
      <w:proofErr w:type="gramEnd"/>
      <w:r w:rsidRPr="00BE2A35">
        <w:t>.0181970</w:t>
      </w:r>
    </w:p>
    <w:p w14:paraId="16439E08" w14:textId="77777777" w:rsidR="00BE2A35" w:rsidRPr="00BE2A35" w:rsidRDefault="00BE2A35" w:rsidP="00A80366">
      <w:pPr>
        <w:pStyle w:val="Bibliography"/>
        <w:spacing w:line="480" w:lineRule="auto"/>
      </w:pPr>
      <w:r w:rsidRPr="00BE2A35">
        <w:lastRenderedPageBreak/>
        <w:t>7.</w:t>
      </w:r>
      <w:r w:rsidRPr="00BE2A35">
        <w:tab/>
        <w:t xml:space="preserve">Jain S. Radiation in medical practice &amp; health effects of radiation: Rationale, risks, and rewards. </w:t>
      </w:r>
      <w:r w:rsidRPr="00BE2A35">
        <w:rPr>
          <w:i/>
          <w:iCs/>
        </w:rPr>
        <w:t>Journal of Family Medicine and Primary Care</w:t>
      </w:r>
      <w:r w:rsidRPr="00BE2A35">
        <w:t xml:space="preserve">. 2021;10(4):1520-1524. </w:t>
      </w:r>
      <w:proofErr w:type="gramStart"/>
      <w:r w:rsidRPr="00BE2A35">
        <w:t>doi:10.4103/jfmpc.jfmpc</w:t>
      </w:r>
      <w:proofErr w:type="gramEnd"/>
      <w:r w:rsidRPr="00BE2A35">
        <w:t>_2292_20</w:t>
      </w:r>
    </w:p>
    <w:p w14:paraId="3B1253E0" w14:textId="77777777" w:rsidR="00BE2A35" w:rsidRPr="00BE2A35" w:rsidRDefault="00BE2A35" w:rsidP="00A80366">
      <w:pPr>
        <w:pStyle w:val="Bibliography"/>
        <w:spacing w:line="480" w:lineRule="auto"/>
      </w:pPr>
      <w:r w:rsidRPr="00BE2A35">
        <w:t>8.</w:t>
      </w:r>
      <w:r w:rsidRPr="00BE2A35">
        <w:tab/>
        <w:t xml:space="preserve">Traub S, </w:t>
      </w:r>
      <w:proofErr w:type="spellStart"/>
      <w:r w:rsidRPr="00BE2A35">
        <w:t>Saghafian</w:t>
      </w:r>
      <w:proofErr w:type="spellEnd"/>
      <w:r w:rsidRPr="00BE2A35">
        <w:t xml:space="preserve"> S, Judson K, et al. </w:t>
      </w:r>
      <w:proofErr w:type="spellStart"/>
      <w:r w:rsidRPr="00BE2A35">
        <w:t>Interphysician</w:t>
      </w:r>
      <w:proofErr w:type="spellEnd"/>
      <w:r w:rsidRPr="00BE2A35">
        <w:t xml:space="preserve"> Differences in Emergency Department Length of Stay. </w:t>
      </w:r>
      <w:r w:rsidRPr="00BE2A35">
        <w:rPr>
          <w:i/>
          <w:iCs/>
        </w:rPr>
        <w:t>Journal of Emergency Medicine</w:t>
      </w:r>
      <w:r w:rsidRPr="00BE2A35">
        <w:t>. 2018;54(5):702-710.</w:t>
      </w:r>
    </w:p>
    <w:p w14:paraId="49289057" w14:textId="77777777" w:rsidR="00BE2A35" w:rsidRPr="00BE2A35" w:rsidRDefault="00BE2A35" w:rsidP="00A80366">
      <w:pPr>
        <w:pStyle w:val="Bibliography"/>
        <w:spacing w:line="480" w:lineRule="auto"/>
      </w:pPr>
      <w:r w:rsidRPr="00BE2A35">
        <w:t>9.</w:t>
      </w:r>
      <w:r w:rsidRPr="00BE2A35">
        <w:tab/>
      </w:r>
      <w:proofErr w:type="spellStart"/>
      <w:r w:rsidRPr="00BE2A35">
        <w:t>Sartini</w:t>
      </w:r>
      <w:proofErr w:type="spellEnd"/>
      <w:r w:rsidRPr="00BE2A35">
        <w:t xml:space="preserve"> M, Carbone A, </w:t>
      </w:r>
      <w:proofErr w:type="spellStart"/>
      <w:r w:rsidRPr="00BE2A35">
        <w:t>Demartini</w:t>
      </w:r>
      <w:proofErr w:type="spellEnd"/>
      <w:r w:rsidRPr="00BE2A35">
        <w:t xml:space="preserve"> A, others. Overcrowding in Emergency Department: Causes, Consequences, and Solutions-A Narrative Review. </w:t>
      </w:r>
      <w:r w:rsidRPr="00BE2A35">
        <w:rPr>
          <w:i/>
          <w:iCs/>
        </w:rPr>
        <w:t>Healthcare</w:t>
      </w:r>
      <w:r w:rsidRPr="00BE2A35">
        <w:t>. 2022;10(9):1625. doi:10.3390/healthcare10091625</w:t>
      </w:r>
    </w:p>
    <w:p w14:paraId="34363CE3" w14:textId="77777777" w:rsidR="00BE2A35" w:rsidRPr="00BE2A35" w:rsidRDefault="00BE2A35" w:rsidP="00A80366">
      <w:pPr>
        <w:pStyle w:val="Bibliography"/>
        <w:spacing w:line="480" w:lineRule="auto"/>
      </w:pPr>
      <w:r w:rsidRPr="00BE2A35">
        <w:t>10.</w:t>
      </w:r>
      <w:r w:rsidRPr="00BE2A35">
        <w:tab/>
        <w:t xml:space="preserve">Ibanez M, Clark J, </w:t>
      </w:r>
      <w:proofErr w:type="spellStart"/>
      <w:r w:rsidRPr="00BE2A35">
        <w:t>Huckman</w:t>
      </w:r>
      <w:proofErr w:type="spellEnd"/>
      <w:r w:rsidRPr="00BE2A35">
        <w:t xml:space="preserve"> R, </w:t>
      </w:r>
      <w:proofErr w:type="spellStart"/>
      <w:r w:rsidRPr="00BE2A35">
        <w:t>Staats</w:t>
      </w:r>
      <w:proofErr w:type="spellEnd"/>
      <w:r w:rsidRPr="00BE2A35">
        <w:t xml:space="preserve"> B. Discretionary Task Ordering: Queue Management in Radiological Services. </w:t>
      </w:r>
      <w:r w:rsidRPr="00BE2A35">
        <w:rPr>
          <w:i/>
          <w:iCs/>
        </w:rPr>
        <w:t>Management Science</w:t>
      </w:r>
      <w:r w:rsidRPr="00BE2A35">
        <w:t>. 2017;64(9):4389-4407.</w:t>
      </w:r>
    </w:p>
    <w:p w14:paraId="1FCA9DCB" w14:textId="77777777" w:rsidR="00BE2A35" w:rsidRPr="00BE2A35" w:rsidRDefault="00BE2A35" w:rsidP="00A80366">
      <w:pPr>
        <w:pStyle w:val="Bibliography"/>
        <w:spacing w:line="480" w:lineRule="auto"/>
      </w:pPr>
      <w:r w:rsidRPr="00BE2A35">
        <w:t>11.</w:t>
      </w:r>
      <w:r w:rsidRPr="00BE2A35">
        <w:tab/>
      </w:r>
      <w:proofErr w:type="spellStart"/>
      <w:r w:rsidRPr="00BE2A35">
        <w:t>Saghafian</w:t>
      </w:r>
      <w:proofErr w:type="spellEnd"/>
      <w:r w:rsidRPr="00BE2A35">
        <w:t xml:space="preserve"> S, </w:t>
      </w:r>
      <w:proofErr w:type="spellStart"/>
      <w:r w:rsidRPr="00BE2A35">
        <w:t>Hopp</w:t>
      </w:r>
      <w:proofErr w:type="spellEnd"/>
      <w:r w:rsidRPr="00BE2A35">
        <w:t xml:space="preserve"> W, Van Oyen M, Desmond J, </w:t>
      </w:r>
      <w:proofErr w:type="spellStart"/>
      <w:r w:rsidRPr="00BE2A35">
        <w:t>Kronick</w:t>
      </w:r>
      <w:proofErr w:type="spellEnd"/>
      <w:r w:rsidRPr="00BE2A35">
        <w:t xml:space="preserve"> S. Patient Streaming as a Mechanism for Improving Responsiveness in Emergency Departments. </w:t>
      </w:r>
      <w:r w:rsidRPr="00BE2A35">
        <w:rPr>
          <w:i/>
          <w:iCs/>
        </w:rPr>
        <w:t>Operations Research</w:t>
      </w:r>
      <w:r w:rsidRPr="00BE2A35">
        <w:t>. 2012;60(5):1080-1097.</w:t>
      </w:r>
    </w:p>
    <w:p w14:paraId="3B14399B" w14:textId="77777777" w:rsidR="00BE2A35" w:rsidRPr="00BE2A35" w:rsidRDefault="00BE2A35" w:rsidP="00A80366">
      <w:pPr>
        <w:pStyle w:val="Bibliography"/>
        <w:spacing w:line="480" w:lineRule="auto"/>
      </w:pPr>
      <w:r w:rsidRPr="00BE2A35">
        <w:t>12.</w:t>
      </w:r>
      <w:r w:rsidRPr="00BE2A35">
        <w:tab/>
      </w:r>
      <w:proofErr w:type="spellStart"/>
      <w:r w:rsidRPr="00BE2A35">
        <w:t>Saghafian</w:t>
      </w:r>
      <w:proofErr w:type="spellEnd"/>
      <w:r w:rsidRPr="00BE2A35">
        <w:t xml:space="preserve"> S, Austin G, Traub S. Operations Research/Management Contributions to Emergency Department Patient Flow Optimization: Review and Research Prospects. </w:t>
      </w:r>
      <w:r w:rsidRPr="00BE2A35">
        <w:rPr>
          <w:i/>
          <w:iCs/>
        </w:rPr>
        <w:t>IIE Transactions on Healthcare Systems Engineering</w:t>
      </w:r>
      <w:r w:rsidRPr="00BE2A35">
        <w:t>. 2015;5(2):101-123.</w:t>
      </w:r>
    </w:p>
    <w:p w14:paraId="11F2C661" w14:textId="77777777" w:rsidR="00BE2A35" w:rsidRPr="00BE2A35" w:rsidRDefault="00BE2A35" w:rsidP="00A80366">
      <w:pPr>
        <w:pStyle w:val="Bibliography"/>
        <w:spacing w:line="480" w:lineRule="auto"/>
      </w:pPr>
      <w:r w:rsidRPr="00BE2A35">
        <w:t>13.</w:t>
      </w:r>
      <w:r w:rsidRPr="00BE2A35">
        <w:tab/>
        <w:t xml:space="preserve">Traub S, </w:t>
      </w:r>
      <w:proofErr w:type="spellStart"/>
      <w:r w:rsidRPr="00BE2A35">
        <w:t>Saghafian</w:t>
      </w:r>
      <w:proofErr w:type="spellEnd"/>
      <w:r w:rsidRPr="00BE2A35">
        <w:t xml:space="preserve"> S, Judson K, et al. The Durability of Operational Improvements with Rotational Patient Assignment. </w:t>
      </w:r>
      <w:r w:rsidRPr="00BE2A35">
        <w:rPr>
          <w:i/>
          <w:iCs/>
        </w:rPr>
        <w:t>American Journal of Emergency Medicine</w:t>
      </w:r>
      <w:r w:rsidRPr="00BE2A35">
        <w:t>. 2018;36(8):1367-1371.</w:t>
      </w:r>
    </w:p>
    <w:p w14:paraId="29B12D43" w14:textId="77777777" w:rsidR="00BE2A35" w:rsidRPr="00BE2A35" w:rsidRDefault="00BE2A35" w:rsidP="00A80366">
      <w:pPr>
        <w:pStyle w:val="Bibliography"/>
        <w:spacing w:line="480" w:lineRule="auto"/>
      </w:pPr>
      <w:r w:rsidRPr="00BE2A35">
        <w:lastRenderedPageBreak/>
        <w:t>14.</w:t>
      </w:r>
      <w:r w:rsidRPr="00BE2A35">
        <w:tab/>
      </w:r>
      <w:proofErr w:type="spellStart"/>
      <w:r w:rsidRPr="00BE2A35">
        <w:t>Eichmeyer</w:t>
      </w:r>
      <w:proofErr w:type="spellEnd"/>
      <w:r w:rsidRPr="00BE2A35">
        <w:t xml:space="preserve"> S, Zhang J. Pathways into Opioid Dependence: Evidence from Practice Variation in Emergency Departments. </w:t>
      </w:r>
      <w:r w:rsidRPr="00BE2A35">
        <w:rPr>
          <w:i/>
          <w:iCs/>
        </w:rPr>
        <w:t>American Economic Journal: Applied Economics</w:t>
      </w:r>
      <w:r w:rsidRPr="00BE2A35">
        <w:t>. 2022;14(4):271-300.</w:t>
      </w:r>
    </w:p>
    <w:p w14:paraId="0D223BC2" w14:textId="77777777" w:rsidR="00BE2A35" w:rsidRPr="00BE2A35" w:rsidRDefault="00BE2A35" w:rsidP="00A80366">
      <w:pPr>
        <w:pStyle w:val="Bibliography"/>
        <w:spacing w:line="480" w:lineRule="auto"/>
      </w:pPr>
      <w:r w:rsidRPr="00BE2A35">
        <w:t>15.</w:t>
      </w:r>
      <w:r w:rsidRPr="00BE2A35">
        <w:tab/>
        <w:t xml:space="preserve">Dobbie W, Goldin J, Yang C. The Effects of Pretrial Detention on Conviction, Future Crime, and Employment: Evidence from Randomly Assigned Judges. </w:t>
      </w:r>
      <w:r w:rsidRPr="00BE2A35">
        <w:rPr>
          <w:i/>
          <w:iCs/>
        </w:rPr>
        <w:t>American Economic Review</w:t>
      </w:r>
      <w:r w:rsidRPr="00BE2A35">
        <w:t>. 2018;108(2):201-240.</w:t>
      </w:r>
    </w:p>
    <w:p w14:paraId="755B41D6" w14:textId="77777777" w:rsidR="00BE2A35" w:rsidRPr="00BE2A35" w:rsidRDefault="00BE2A35" w:rsidP="00A80366">
      <w:pPr>
        <w:pStyle w:val="Bibliography"/>
        <w:spacing w:line="480" w:lineRule="auto"/>
      </w:pPr>
      <w:r w:rsidRPr="00BE2A35">
        <w:t>16.</w:t>
      </w:r>
      <w:r w:rsidRPr="00BE2A35">
        <w:tab/>
      </w:r>
      <w:proofErr w:type="spellStart"/>
      <w:r w:rsidRPr="00BE2A35">
        <w:t>Konetzka</w:t>
      </w:r>
      <w:proofErr w:type="spellEnd"/>
      <w:r w:rsidRPr="00BE2A35">
        <w:t xml:space="preserve"> R, Yang F, Werner R. Use of instrumental variables for endogenous treatment at the provider level. </w:t>
      </w:r>
      <w:r w:rsidRPr="00BE2A35">
        <w:rPr>
          <w:i/>
          <w:iCs/>
        </w:rPr>
        <w:t>Health Economics</w:t>
      </w:r>
      <w:r w:rsidRPr="00BE2A35">
        <w:t>. 2019;28(5):710-716. doi:10.1002/hec.3861</w:t>
      </w:r>
    </w:p>
    <w:p w14:paraId="48F9B011" w14:textId="77777777" w:rsidR="00BE2A35" w:rsidRPr="00BE2A35" w:rsidRDefault="00BE2A35" w:rsidP="00A80366">
      <w:pPr>
        <w:pStyle w:val="Bibliography"/>
        <w:spacing w:line="480" w:lineRule="auto"/>
      </w:pPr>
      <w:r w:rsidRPr="00BE2A35">
        <w:t>17.</w:t>
      </w:r>
      <w:r w:rsidRPr="00BE2A35">
        <w:tab/>
      </w:r>
      <w:proofErr w:type="spellStart"/>
      <w:r w:rsidRPr="00BE2A35">
        <w:t>Diehr</w:t>
      </w:r>
      <w:proofErr w:type="spellEnd"/>
      <w:r w:rsidRPr="00BE2A35">
        <w:t xml:space="preserve"> P, Yanez D, Ash A, </w:t>
      </w:r>
      <w:proofErr w:type="spellStart"/>
      <w:r w:rsidRPr="00BE2A35">
        <w:t>Hornbrook</w:t>
      </w:r>
      <w:proofErr w:type="spellEnd"/>
      <w:r w:rsidRPr="00BE2A35">
        <w:t xml:space="preserve"> M, Lin D. Methods for analyzing health care utilization and costs. </w:t>
      </w:r>
      <w:r w:rsidRPr="00BE2A35">
        <w:rPr>
          <w:i/>
          <w:iCs/>
        </w:rPr>
        <w:t>Annual Review of Public Health</w:t>
      </w:r>
      <w:r w:rsidRPr="00BE2A35">
        <w:t xml:space="preserve">. 1999;20(1):125-144. </w:t>
      </w:r>
      <w:proofErr w:type="gramStart"/>
      <w:r w:rsidRPr="00BE2A35">
        <w:t>doi:10.1146/annurev.publhealth</w:t>
      </w:r>
      <w:proofErr w:type="gramEnd"/>
      <w:r w:rsidRPr="00BE2A35">
        <w:t>.20.1.125</w:t>
      </w:r>
    </w:p>
    <w:p w14:paraId="2DE469A6" w14:textId="77777777" w:rsidR="00BE2A35" w:rsidRPr="00BE2A35" w:rsidRDefault="00BE2A35" w:rsidP="00A80366">
      <w:pPr>
        <w:pStyle w:val="Bibliography"/>
        <w:spacing w:line="480" w:lineRule="auto"/>
      </w:pPr>
      <w:r w:rsidRPr="00BE2A35">
        <w:t>18.</w:t>
      </w:r>
      <w:r w:rsidRPr="00BE2A35">
        <w:tab/>
        <w:t xml:space="preserve">Cots F, Elvira D, Castells X, </w:t>
      </w:r>
      <w:proofErr w:type="spellStart"/>
      <w:r w:rsidRPr="00BE2A35">
        <w:t>Sáez</w:t>
      </w:r>
      <w:proofErr w:type="spellEnd"/>
      <w:r w:rsidRPr="00BE2A35">
        <w:t xml:space="preserve"> M. Relevance of outlier cases in case mix systems and evaluation of trimming methods. </w:t>
      </w:r>
      <w:r w:rsidRPr="00BE2A35">
        <w:rPr>
          <w:i/>
          <w:iCs/>
        </w:rPr>
        <w:t>Health Care Management Science</w:t>
      </w:r>
      <w:r w:rsidRPr="00BE2A35">
        <w:t>. 2003;6(1):27-35. doi:10.1023/A:1021908220013</w:t>
      </w:r>
    </w:p>
    <w:p w14:paraId="2EB5C73E" w14:textId="77777777" w:rsidR="00BE2A35" w:rsidRPr="00BE2A35" w:rsidRDefault="00BE2A35" w:rsidP="00A80366">
      <w:pPr>
        <w:pStyle w:val="Bibliography"/>
        <w:spacing w:line="480" w:lineRule="auto"/>
      </w:pPr>
      <w:r w:rsidRPr="00BE2A35">
        <w:t>19.</w:t>
      </w:r>
      <w:r w:rsidRPr="00BE2A35">
        <w:tab/>
      </w:r>
      <w:proofErr w:type="spellStart"/>
      <w:r w:rsidRPr="00BE2A35">
        <w:t>Kilinc</w:t>
      </w:r>
      <w:proofErr w:type="spellEnd"/>
      <w:r w:rsidRPr="00BE2A35">
        <w:t xml:space="preserve"> D, </w:t>
      </w:r>
      <w:proofErr w:type="spellStart"/>
      <w:r w:rsidRPr="00BE2A35">
        <w:t>Saghafian</w:t>
      </w:r>
      <w:proofErr w:type="spellEnd"/>
      <w:r w:rsidRPr="00BE2A35">
        <w:t xml:space="preserve"> S, Traub S. Dynamic Assignment of Patients to Primary and Secondary Inpatient Units: Is Patience a Virtue? </w:t>
      </w:r>
      <w:r w:rsidRPr="00BE2A35">
        <w:rPr>
          <w:i/>
          <w:iCs/>
        </w:rPr>
        <w:t>Working Paper, Harvard University (available at https://scholar.harvard.edu/saghafian/publications)</w:t>
      </w:r>
      <w:r w:rsidRPr="00BE2A35">
        <w:t>. Published online 2019.</w:t>
      </w:r>
    </w:p>
    <w:p w14:paraId="0EA9695F" w14:textId="77777777" w:rsidR="00BE2A35" w:rsidRPr="00BE2A35" w:rsidRDefault="00BE2A35" w:rsidP="00A80366">
      <w:pPr>
        <w:pStyle w:val="Bibliography"/>
        <w:spacing w:line="480" w:lineRule="auto"/>
      </w:pPr>
      <w:r w:rsidRPr="00BE2A35">
        <w:t>20.</w:t>
      </w:r>
      <w:r w:rsidRPr="00BE2A35">
        <w:tab/>
        <w:t xml:space="preserve">Carpenter C, Raja A, Brown M. </w:t>
      </w:r>
      <w:proofErr w:type="spellStart"/>
      <w:r w:rsidRPr="00BE2A35">
        <w:t>Overtesting</w:t>
      </w:r>
      <w:proofErr w:type="spellEnd"/>
      <w:r w:rsidRPr="00BE2A35">
        <w:t xml:space="preserve"> and the Downstream Consequences of Overtreatment: Implications of “Preventing Overdiagnosis” for Emergency Medicine. </w:t>
      </w:r>
      <w:r w:rsidRPr="00BE2A35">
        <w:rPr>
          <w:i/>
          <w:iCs/>
        </w:rPr>
        <w:t>Academic Emergency Medicine</w:t>
      </w:r>
      <w:r w:rsidRPr="00BE2A35">
        <w:t>. 2015;22(12):1484-1492. doi:10.1111/acem.12820</w:t>
      </w:r>
    </w:p>
    <w:p w14:paraId="143C1ECE" w14:textId="77777777" w:rsidR="00BE2A35" w:rsidRPr="00BE2A35" w:rsidRDefault="00BE2A35" w:rsidP="00A80366">
      <w:pPr>
        <w:pStyle w:val="Bibliography"/>
        <w:spacing w:line="480" w:lineRule="auto"/>
      </w:pPr>
      <w:r w:rsidRPr="00BE2A35">
        <w:lastRenderedPageBreak/>
        <w:t>21.</w:t>
      </w:r>
      <w:r w:rsidRPr="00BE2A35">
        <w:tab/>
      </w:r>
      <w:proofErr w:type="spellStart"/>
      <w:r w:rsidRPr="00BE2A35">
        <w:t>Masic</w:t>
      </w:r>
      <w:proofErr w:type="spellEnd"/>
      <w:r w:rsidRPr="00BE2A35">
        <w:t xml:space="preserve"> I, </w:t>
      </w:r>
      <w:proofErr w:type="spellStart"/>
      <w:r w:rsidRPr="00BE2A35">
        <w:t>Miokovic</w:t>
      </w:r>
      <w:proofErr w:type="spellEnd"/>
      <w:r w:rsidRPr="00BE2A35">
        <w:t xml:space="preserve"> M, </w:t>
      </w:r>
      <w:proofErr w:type="spellStart"/>
      <w:r w:rsidRPr="00BE2A35">
        <w:t>Muhamedagic</w:t>
      </w:r>
      <w:proofErr w:type="spellEnd"/>
      <w:r w:rsidRPr="00BE2A35">
        <w:t xml:space="preserve"> B. Evidence based medicine-new approaches and challenges. </w:t>
      </w:r>
      <w:r w:rsidRPr="00BE2A35">
        <w:rPr>
          <w:i/>
          <w:iCs/>
        </w:rPr>
        <w:t>Acta Informatica Medica</w:t>
      </w:r>
      <w:r w:rsidRPr="00BE2A35">
        <w:t>. 2008;16(4):219. doi:10.5455/aim.2008.16.219-225</w:t>
      </w:r>
    </w:p>
    <w:p w14:paraId="61768EA3" w14:textId="77777777" w:rsidR="00BE2A35" w:rsidRPr="00BE2A35" w:rsidRDefault="00BE2A35" w:rsidP="00A80366">
      <w:pPr>
        <w:pStyle w:val="Bibliography"/>
        <w:spacing w:line="480" w:lineRule="auto"/>
      </w:pPr>
      <w:r w:rsidRPr="00BE2A35">
        <w:t>22.</w:t>
      </w:r>
      <w:r w:rsidRPr="00BE2A35">
        <w:tab/>
        <w:t xml:space="preserve">Singh H, Graber M. Improving diagnosis in health care—the next imperative for patient safety. </w:t>
      </w:r>
      <w:r w:rsidRPr="00BE2A35">
        <w:rPr>
          <w:i/>
          <w:iCs/>
        </w:rPr>
        <w:t>New England Journal of Medicine</w:t>
      </w:r>
      <w:r w:rsidRPr="00BE2A35">
        <w:t>. 2015;373(26):2493-2495. doi:10.1056/NEJMp1512241</w:t>
      </w:r>
    </w:p>
    <w:p w14:paraId="1C4B0033" w14:textId="77777777" w:rsidR="00BE2A35" w:rsidRPr="00BE2A35" w:rsidRDefault="00BE2A35" w:rsidP="00A80366">
      <w:pPr>
        <w:pStyle w:val="Bibliography"/>
        <w:spacing w:line="480" w:lineRule="auto"/>
      </w:pPr>
      <w:r w:rsidRPr="00BE2A35">
        <w:t>23.</w:t>
      </w:r>
      <w:r w:rsidRPr="00BE2A35">
        <w:tab/>
      </w:r>
      <w:proofErr w:type="spellStart"/>
      <w:r w:rsidRPr="00BE2A35">
        <w:t>Müskens</w:t>
      </w:r>
      <w:proofErr w:type="spellEnd"/>
      <w:r w:rsidRPr="00BE2A35">
        <w:t xml:space="preserve"> J, Kool R, van </w:t>
      </w:r>
      <w:proofErr w:type="spellStart"/>
      <w:r w:rsidRPr="00BE2A35">
        <w:t>Dulmen</w:t>
      </w:r>
      <w:proofErr w:type="spellEnd"/>
      <w:r w:rsidRPr="00BE2A35">
        <w:t xml:space="preserve"> S, </w:t>
      </w:r>
      <w:proofErr w:type="spellStart"/>
      <w:r w:rsidRPr="00BE2A35">
        <w:t>Westert</w:t>
      </w:r>
      <w:proofErr w:type="spellEnd"/>
      <w:r w:rsidRPr="00BE2A35">
        <w:t xml:space="preserve"> G. Overuse of diagnostic testing in healthcare: a systematic review. </w:t>
      </w:r>
      <w:r w:rsidRPr="00BE2A35">
        <w:rPr>
          <w:i/>
          <w:iCs/>
        </w:rPr>
        <w:t>BMJ Quality &amp; Safety</w:t>
      </w:r>
      <w:r w:rsidRPr="00BE2A35">
        <w:t>. 2022;31(1):54-63. doi:10.1136/bmjqs-2020-012576</w:t>
      </w:r>
    </w:p>
    <w:p w14:paraId="0453571C" w14:textId="77777777" w:rsidR="00BE2A35" w:rsidRPr="00BE2A35" w:rsidRDefault="00BE2A35" w:rsidP="00A80366">
      <w:pPr>
        <w:pStyle w:val="Bibliography"/>
        <w:spacing w:line="480" w:lineRule="auto"/>
      </w:pPr>
      <w:r w:rsidRPr="00BE2A35">
        <w:t>24.</w:t>
      </w:r>
      <w:r w:rsidRPr="00BE2A35">
        <w:tab/>
        <w:t xml:space="preserve">Atkinson M, </w:t>
      </w:r>
      <w:proofErr w:type="spellStart"/>
      <w:r w:rsidRPr="00BE2A35">
        <w:t>Saghafian</w:t>
      </w:r>
      <w:proofErr w:type="spellEnd"/>
      <w:r w:rsidRPr="00BE2A35">
        <w:t xml:space="preserve"> S. Who should see the patient? On deviations from preferred patient-provider assignments in hospitals. </w:t>
      </w:r>
      <w:r w:rsidRPr="00BE2A35">
        <w:rPr>
          <w:i/>
          <w:iCs/>
        </w:rPr>
        <w:t>Health Care Management Science</w:t>
      </w:r>
      <w:r w:rsidRPr="00BE2A35">
        <w:t>. Published online 2022. https://ssrn.com/abstract=</w:t>
      </w:r>
    </w:p>
    <w:p w14:paraId="0C417197" w14:textId="77777777" w:rsidR="00BE2A35" w:rsidRPr="00BE2A35" w:rsidRDefault="00BE2A35" w:rsidP="00A80366">
      <w:pPr>
        <w:pStyle w:val="Bibliography"/>
        <w:spacing w:line="480" w:lineRule="auto"/>
      </w:pPr>
      <w:r w:rsidRPr="00BE2A35">
        <w:t>25.</w:t>
      </w:r>
      <w:r w:rsidRPr="00BE2A35">
        <w:tab/>
      </w:r>
      <w:proofErr w:type="spellStart"/>
      <w:r w:rsidRPr="00BE2A35">
        <w:t>Saghafian</w:t>
      </w:r>
      <w:proofErr w:type="spellEnd"/>
      <w:r w:rsidRPr="00BE2A35">
        <w:t xml:space="preserve"> S, </w:t>
      </w:r>
      <w:proofErr w:type="spellStart"/>
      <w:r w:rsidRPr="00BE2A35">
        <w:t>Hopp</w:t>
      </w:r>
      <w:proofErr w:type="spellEnd"/>
      <w:r w:rsidRPr="00BE2A35">
        <w:t xml:space="preserve"> W. Can Public Reporting Cure Healthcare? The Role of Quality Transparency in Improving Patient-Provider Alignment. </w:t>
      </w:r>
      <w:r w:rsidRPr="00BE2A35">
        <w:rPr>
          <w:i/>
          <w:iCs/>
        </w:rPr>
        <w:t>Operations Research (forthcoming)</w:t>
      </w:r>
      <w:r w:rsidRPr="00BE2A35">
        <w:t>. Published online 2019.</w:t>
      </w:r>
    </w:p>
    <w:p w14:paraId="45AF6BF9" w14:textId="77777777" w:rsidR="00BE2A35" w:rsidRPr="00BE2A35" w:rsidRDefault="00BE2A35" w:rsidP="00A80366">
      <w:pPr>
        <w:pStyle w:val="Bibliography"/>
        <w:spacing w:line="480" w:lineRule="auto"/>
      </w:pPr>
      <w:r w:rsidRPr="00BE2A35">
        <w:t>26.</w:t>
      </w:r>
      <w:r w:rsidRPr="00BE2A35">
        <w:tab/>
      </w:r>
      <w:proofErr w:type="spellStart"/>
      <w:r w:rsidRPr="00BE2A35">
        <w:t>Saghafian</w:t>
      </w:r>
      <w:proofErr w:type="spellEnd"/>
      <w:r w:rsidRPr="00BE2A35">
        <w:t xml:space="preserve"> S, </w:t>
      </w:r>
      <w:proofErr w:type="spellStart"/>
      <w:r w:rsidRPr="00BE2A35">
        <w:t>Hopp</w:t>
      </w:r>
      <w:proofErr w:type="spellEnd"/>
      <w:r w:rsidRPr="00BE2A35">
        <w:t xml:space="preserve"> W, </w:t>
      </w:r>
      <w:proofErr w:type="spellStart"/>
      <w:r w:rsidRPr="00BE2A35">
        <w:t>Iravani</w:t>
      </w:r>
      <w:proofErr w:type="spellEnd"/>
      <w:r w:rsidRPr="00BE2A35">
        <w:t xml:space="preserve"> S, Cheng Y, </w:t>
      </w:r>
      <w:proofErr w:type="spellStart"/>
      <w:r w:rsidRPr="00BE2A35">
        <w:t>Diermeier</w:t>
      </w:r>
      <w:proofErr w:type="spellEnd"/>
      <w:r w:rsidRPr="00BE2A35">
        <w:t xml:space="preserve"> D. Workload Management in Telemedical Physician Triage and Other Knowledge-Based Service Systems. </w:t>
      </w:r>
      <w:r w:rsidRPr="00BE2A35">
        <w:rPr>
          <w:i/>
          <w:iCs/>
        </w:rPr>
        <w:t>Management Science</w:t>
      </w:r>
      <w:r w:rsidRPr="00BE2A35">
        <w:t>. 2018;64(11):5180-5197.</w:t>
      </w:r>
    </w:p>
    <w:p w14:paraId="75CDF92F" w14:textId="77777777" w:rsidR="00BE2A35" w:rsidRPr="00BE2A35" w:rsidRDefault="00BE2A35" w:rsidP="00A80366">
      <w:pPr>
        <w:pStyle w:val="Bibliography"/>
        <w:spacing w:line="480" w:lineRule="auto"/>
      </w:pPr>
      <w:r w:rsidRPr="00BE2A35">
        <w:t>27.</w:t>
      </w:r>
      <w:r w:rsidRPr="00BE2A35">
        <w:tab/>
      </w:r>
      <w:proofErr w:type="spellStart"/>
      <w:r w:rsidRPr="00BE2A35">
        <w:t>Abaluck</w:t>
      </w:r>
      <w:proofErr w:type="spellEnd"/>
      <w:r w:rsidRPr="00BE2A35">
        <w:t xml:space="preserve"> J, Agha L, </w:t>
      </w:r>
      <w:proofErr w:type="spellStart"/>
      <w:r w:rsidRPr="00BE2A35">
        <w:t>Kabrhel</w:t>
      </w:r>
      <w:proofErr w:type="spellEnd"/>
      <w:r w:rsidRPr="00BE2A35">
        <w:t xml:space="preserve"> C, Raja A, Venkatesh A. The determinants of productivity in medical testing: Intensity and allocation of care. </w:t>
      </w:r>
      <w:r w:rsidRPr="00BE2A35">
        <w:rPr>
          <w:i/>
          <w:iCs/>
        </w:rPr>
        <w:t>American Economic Review</w:t>
      </w:r>
      <w:r w:rsidRPr="00BE2A35">
        <w:t>. 2016;106(12):3730-3764.</w:t>
      </w:r>
    </w:p>
    <w:p w14:paraId="79DD7615" w14:textId="77777777" w:rsidR="00BE2A35" w:rsidRPr="00BE2A35" w:rsidRDefault="00BE2A35" w:rsidP="00A80366">
      <w:pPr>
        <w:pStyle w:val="Bibliography"/>
        <w:spacing w:line="480" w:lineRule="auto"/>
      </w:pPr>
      <w:r w:rsidRPr="00BE2A35">
        <w:lastRenderedPageBreak/>
        <w:t>28.</w:t>
      </w:r>
      <w:r w:rsidRPr="00BE2A35">
        <w:tab/>
      </w:r>
      <w:proofErr w:type="spellStart"/>
      <w:r w:rsidRPr="00BE2A35">
        <w:t>Saghafian</w:t>
      </w:r>
      <w:proofErr w:type="spellEnd"/>
      <w:r w:rsidRPr="00BE2A35">
        <w:t xml:space="preserve"> S, </w:t>
      </w:r>
      <w:proofErr w:type="spellStart"/>
      <w:r w:rsidRPr="00BE2A35">
        <w:t>Imanirad</w:t>
      </w:r>
      <w:proofErr w:type="spellEnd"/>
      <w:r w:rsidRPr="00BE2A35">
        <w:t xml:space="preserve"> R, Traub S. Do Physicians Influence Each Other’s Performance? Evidence from the Emergency Department. </w:t>
      </w:r>
      <w:r w:rsidRPr="00BE2A35">
        <w:rPr>
          <w:i/>
          <w:iCs/>
        </w:rPr>
        <w:t>Working Paper, Harvard University (available at https://scholar.harvard.edu/saghafian/publications)</w:t>
      </w:r>
      <w:r w:rsidRPr="00BE2A35">
        <w:t>. Published online 2019.</w:t>
      </w:r>
    </w:p>
    <w:p w14:paraId="46038F90" w14:textId="0F064E70" w:rsidR="00DA45B5" w:rsidRPr="00DF63EB" w:rsidRDefault="00BE2A35" w:rsidP="00A80366">
      <w:pPr>
        <w:spacing w:line="480" w:lineRule="auto"/>
      </w:pPr>
      <w:r>
        <w:fldChar w:fldCharType="end"/>
      </w:r>
    </w:p>
    <w:p w14:paraId="5F7A4D7E" w14:textId="77777777" w:rsidR="00DA45B5" w:rsidRPr="00DF63EB" w:rsidRDefault="00DA45B5" w:rsidP="00A80366">
      <w:pPr>
        <w:spacing w:line="480" w:lineRule="auto"/>
      </w:pPr>
    </w:p>
    <w:p w14:paraId="5FEB011A" w14:textId="77777777" w:rsidR="00DA45B5" w:rsidRPr="00DF63EB" w:rsidRDefault="00DA45B5" w:rsidP="00A80366">
      <w:pPr>
        <w:spacing w:line="480" w:lineRule="auto"/>
      </w:pPr>
    </w:p>
    <w:p w14:paraId="7E76C3C5" w14:textId="77777777" w:rsidR="00DA45B5" w:rsidRPr="00DF63EB" w:rsidRDefault="00DA45B5" w:rsidP="00A80366">
      <w:pPr>
        <w:spacing w:line="480" w:lineRule="auto"/>
      </w:pPr>
    </w:p>
    <w:p w14:paraId="3E26939C" w14:textId="77777777" w:rsidR="00DA45B5" w:rsidRPr="00DF63EB" w:rsidRDefault="00DA45B5" w:rsidP="00A80366">
      <w:pPr>
        <w:spacing w:line="480" w:lineRule="auto"/>
      </w:pPr>
    </w:p>
    <w:p w14:paraId="4A03E3CA" w14:textId="77777777" w:rsidR="00DA45B5" w:rsidRPr="00DF63EB" w:rsidRDefault="00DA45B5" w:rsidP="00A80366">
      <w:pPr>
        <w:spacing w:line="480" w:lineRule="auto"/>
      </w:pPr>
    </w:p>
    <w:p w14:paraId="3A316C8B" w14:textId="77777777" w:rsidR="00DA45B5" w:rsidRPr="00DF63EB" w:rsidRDefault="00DA45B5" w:rsidP="00A80366">
      <w:pPr>
        <w:spacing w:line="480" w:lineRule="auto"/>
      </w:pPr>
    </w:p>
    <w:p w14:paraId="34CB3869" w14:textId="77777777" w:rsidR="00DA45B5" w:rsidRPr="00DF63EB" w:rsidRDefault="00DA45B5" w:rsidP="00A80366">
      <w:pPr>
        <w:spacing w:line="480" w:lineRule="auto"/>
      </w:pPr>
    </w:p>
    <w:p w14:paraId="7582DAC3" w14:textId="77777777" w:rsidR="00DA45B5" w:rsidRPr="00DF63EB" w:rsidRDefault="00DA45B5" w:rsidP="00A80366">
      <w:pPr>
        <w:spacing w:line="480" w:lineRule="auto"/>
      </w:pPr>
    </w:p>
    <w:p w14:paraId="3F263DCD" w14:textId="77777777" w:rsidR="00DA45B5" w:rsidRPr="00DF63EB" w:rsidRDefault="00DA45B5" w:rsidP="00A80366">
      <w:pPr>
        <w:spacing w:line="480" w:lineRule="auto"/>
      </w:pPr>
    </w:p>
    <w:p w14:paraId="426BB778" w14:textId="77777777" w:rsidR="00DA45B5" w:rsidRPr="00DF63EB" w:rsidRDefault="00DA45B5" w:rsidP="00A80366">
      <w:pPr>
        <w:spacing w:line="480" w:lineRule="auto"/>
      </w:pPr>
    </w:p>
    <w:p w14:paraId="40B60BD0" w14:textId="77777777" w:rsidR="00DA45B5" w:rsidRPr="00DF63EB" w:rsidRDefault="00DA45B5" w:rsidP="00A80366">
      <w:pPr>
        <w:spacing w:line="480" w:lineRule="auto"/>
      </w:pPr>
    </w:p>
    <w:p w14:paraId="6C531BAF" w14:textId="77777777" w:rsidR="00DA45B5" w:rsidRPr="00DF63EB" w:rsidRDefault="00DA45B5" w:rsidP="00A80366">
      <w:pPr>
        <w:spacing w:line="480" w:lineRule="auto"/>
      </w:pPr>
    </w:p>
    <w:p w14:paraId="54FECF45" w14:textId="77777777" w:rsidR="00DA45B5" w:rsidRPr="00DF63EB" w:rsidRDefault="00DA45B5" w:rsidP="00A80366">
      <w:pPr>
        <w:spacing w:line="480" w:lineRule="auto"/>
      </w:pPr>
    </w:p>
    <w:p w14:paraId="316E5822" w14:textId="77777777" w:rsidR="00DA45B5" w:rsidRPr="00DF63EB" w:rsidRDefault="00DA45B5" w:rsidP="00A80366">
      <w:pPr>
        <w:spacing w:line="480" w:lineRule="auto"/>
      </w:pPr>
    </w:p>
    <w:p w14:paraId="5684F293" w14:textId="076A310C" w:rsidR="004C2E75" w:rsidRPr="00DF63EB" w:rsidRDefault="004C2E75" w:rsidP="00A80366">
      <w:pPr>
        <w:spacing w:line="480" w:lineRule="auto"/>
      </w:pPr>
    </w:p>
    <w:p w14:paraId="5D0F4877" w14:textId="77777777" w:rsidR="001D6D7F" w:rsidRPr="00DF63EB" w:rsidRDefault="001D6D7F" w:rsidP="00A80366">
      <w:pPr>
        <w:spacing w:line="480" w:lineRule="auto"/>
      </w:pPr>
    </w:p>
    <w:p w14:paraId="1D8A8A7A" w14:textId="77777777" w:rsidR="00B21DE5" w:rsidRDefault="00B21DE5" w:rsidP="00DA45B5"/>
    <w:p w14:paraId="598A1380" w14:textId="77777777" w:rsidR="00A80366" w:rsidRDefault="00A80366" w:rsidP="00DA45B5"/>
    <w:p w14:paraId="7F84BF33" w14:textId="77777777" w:rsidR="00B21DE5" w:rsidRPr="00DF63EB" w:rsidRDefault="00B21DE5" w:rsidP="00DA45B5"/>
    <w:p w14:paraId="495B9F24" w14:textId="77777777" w:rsidR="004C2E75" w:rsidRPr="00DF63EB" w:rsidRDefault="004C2E75" w:rsidP="00DA45B5"/>
    <w:p w14:paraId="03B0AD8C" w14:textId="77777777" w:rsidR="004C2E75" w:rsidRPr="00DF63EB" w:rsidRDefault="004C2E75" w:rsidP="00DA45B5"/>
    <w:p w14:paraId="5FDCB16E" w14:textId="77777777" w:rsidR="004C2E75" w:rsidRPr="00DF63EB" w:rsidRDefault="004C2E75" w:rsidP="00DA45B5"/>
    <w:p w14:paraId="1EE87730" w14:textId="77777777" w:rsidR="004C2E75" w:rsidRPr="00DF63EB" w:rsidRDefault="004C2E75" w:rsidP="004C2E75">
      <w:pPr>
        <w:rPr>
          <w:b/>
          <w:bCs/>
        </w:rPr>
      </w:pPr>
    </w:p>
    <w:p w14:paraId="5731357E" w14:textId="7C5902CF" w:rsidR="004C2E75" w:rsidRPr="00DF63EB" w:rsidRDefault="004C2E75" w:rsidP="004C2E75">
      <w:pPr>
        <w:rPr>
          <w:b/>
          <w:bCs/>
        </w:rPr>
      </w:pPr>
      <w:r w:rsidRPr="00DF63EB">
        <w:rPr>
          <w:b/>
          <w:bCs/>
        </w:rPr>
        <w:t xml:space="preserve">Table </w:t>
      </w:r>
      <w:r w:rsidR="004F3484" w:rsidRPr="00DF63EB">
        <w:rPr>
          <w:b/>
          <w:bCs/>
        </w:rPr>
        <w:t>1</w:t>
      </w:r>
      <w:r w:rsidRPr="00DF63EB">
        <w:rPr>
          <w:b/>
          <w:bCs/>
        </w:rPr>
        <w:t>: Multivariable Regression Results of Primary Outcomes on Batch Tendency</w:t>
      </w:r>
    </w:p>
    <w:tbl>
      <w:tblPr>
        <w:tblStyle w:val="TableGrid"/>
        <w:tblW w:w="9733" w:type="dxa"/>
        <w:tblLayout w:type="fixed"/>
        <w:tblLook w:val="04A0" w:firstRow="1" w:lastRow="0" w:firstColumn="1" w:lastColumn="0" w:noHBand="0" w:noVBand="1"/>
      </w:tblPr>
      <w:tblGrid>
        <w:gridCol w:w="3415"/>
        <w:gridCol w:w="360"/>
        <w:gridCol w:w="1926"/>
        <w:gridCol w:w="1854"/>
        <w:gridCol w:w="2178"/>
      </w:tblGrid>
      <w:tr w:rsidR="004C2E75" w:rsidRPr="00DF63EB" w14:paraId="66C9E591" w14:textId="77777777" w:rsidTr="00145D18">
        <w:tc>
          <w:tcPr>
            <w:tcW w:w="3415" w:type="dxa"/>
            <w:tcBorders>
              <w:top w:val="single" w:sz="4" w:space="0" w:color="auto"/>
              <w:left w:val="single" w:sz="4" w:space="0" w:color="auto"/>
              <w:bottom w:val="nil"/>
              <w:right w:val="nil"/>
            </w:tcBorders>
          </w:tcPr>
          <w:p w14:paraId="15DE0070" w14:textId="77777777" w:rsidR="004C2E75" w:rsidRPr="00DF63EB" w:rsidRDefault="004C2E75" w:rsidP="00145D18">
            <w:pPr>
              <w:rPr>
                <w:color w:val="000000" w:themeColor="text1"/>
              </w:rPr>
            </w:pPr>
          </w:p>
        </w:tc>
        <w:tc>
          <w:tcPr>
            <w:tcW w:w="6318" w:type="dxa"/>
            <w:gridSpan w:val="4"/>
            <w:tcBorders>
              <w:left w:val="nil"/>
              <w:bottom w:val="single" w:sz="4" w:space="0" w:color="auto"/>
            </w:tcBorders>
          </w:tcPr>
          <w:p w14:paraId="00C37E1E" w14:textId="77777777" w:rsidR="004C2E75" w:rsidRPr="00DF63EB" w:rsidRDefault="004C2E75" w:rsidP="00145D18">
            <w:pPr>
              <w:jc w:val="center"/>
              <w:rPr>
                <w:color w:val="000000" w:themeColor="text1"/>
              </w:rPr>
            </w:pPr>
            <w:r w:rsidRPr="00DF63EB">
              <w:rPr>
                <w:color w:val="000000" w:themeColor="text1"/>
              </w:rPr>
              <w:t>Dependent Variables</w:t>
            </w:r>
          </w:p>
        </w:tc>
      </w:tr>
      <w:tr w:rsidR="004C2E75" w:rsidRPr="00DF63EB" w14:paraId="0655BB64" w14:textId="77777777" w:rsidTr="00145D18">
        <w:tc>
          <w:tcPr>
            <w:tcW w:w="3775" w:type="dxa"/>
            <w:gridSpan w:val="2"/>
            <w:tcBorders>
              <w:top w:val="nil"/>
              <w:left w:val="single" w:sz="4" w:space="0" w:color="auto"/>
              <w:bottom w:val="nil"/>
              <w:right w:val="nil"/>
            </w:tcBorders>
          </w:tcPr>
          <w:p w14:paraId="6A78CD02" w14:textId="77777777" w:rsidR="004C2E75" w:rsidRPr="00DF63EB" w:rsidRDefault="004C2E75" w:rsidP="00145D18">
            <w:pPr>
              <w:rPr>
                <w:color w:val="000000" w:themeColor="text1"/>
              </w:rPr>
            </w:pPr>
          </w:p>
        </w:tc>
        <w:tc>
          <w:tcPr>
            <w:tcW w:w="1926" w:type="dxa"/>
            <w:tcBorders>
              <w:top w:val="single" w:sz="4" w:space="0" w:color="auto"/>
              <w:left w:val="nil"/>
              <w:bottom w:val="nil"/>
              <w:right w:val="nil"/>
            </w:tcBorders>
          </w:tcPr>
          <w:p w14:paraId="375DA928" w14:textId="77777777" w:rsidR="004C2E75" w:rsidRPr="00DF63EB" w:rsidRDefault="004C2E75" w:rsidP="00145D18">
            <w:pPr>
              <w:rPr>
                <w:color w:val="000000" w:themeColor="text1"/>
              </w:rPr>
            </w:pPr>
          </w:p>
        </w:tc>
        <w:tc>
          <w:tcPr>
            <w:tcW w:w="1854" w:type="dxa"/>
            <w:tcBorders>
              <w:top w:val="single" w:sz="4" w:space="0" w:color="auto"/>
              <w:left w:val="nil"/>
              <w:bottom w:val="nil"/>
              <w:right w:val="nil"/>
            </w:tcBorders>
          </w:tcPr>
          <w:p w14:paraId="1F2F3ECC" w14:textId="77777777" w:rsidR="004C2E75" w:rsidRPr="00DF63EB" w:rsidRDefault="004C2E75" w:rsidP="00145D18">
            <w:pPr>
              <w:rPr>
                <w:color w:val="000000" w:themeColor="text1"/>
              </w:rPr>
            </w:pPr>
          </w:p>
        </w:tc>
        <w:tc>
          <w:tcPr>
            <w:tcW w:w="2178" w:type="dxa"/>
            <w:tcBorders>
              <w:top w:val="single" w:sz="4" w:space="0" w:color="auto"/>
              <w:left w:val="nil"/>
              <w:bottom w:val="nil"/>
              <w:right w:val="single" w:sz="4" w:space="0" w:color="auto"/>
            </w:tcBorders>
          </w:tcPr>
          <w:p w14:paraId="7288D4B9" w14:textId="77777777" w:rsidR="004C2E75" w:rsidRPr="00DF63EB" w:rsidRDefault="004C2E75" w:rsidP="00145D18">
            <w:pPr>
              <w:rPr>
                <w:color w:val="000000" w:themeColor="text1"/>
              </w:rPr>
            </w:pPr>
          </w:p>
        </w:tc>
      </w:tr>
      <w:tr w:rsidR="004C2E75" w:rsidRPr="00DF63EB" w14:paraId="756A5CBC" w14:textId="77777777" w:rsidTr="00145D18">
        <w:trPr>
          <w:trHeight w:val="693"/>
        </w:trPr>
        <w:tc>
          <w:tcPr>
            <w:tcW w:w="3775" w:type="dxa"/>
            <w:gridSpan w:val="2"/>
            <w:tcBorders>
              <w:top w:val="nil"/>
              <w:left w:val="single" w:sz="4" w:space="0" w:color="auto"/>
              <w:bottom w:val="single" w:sz="4" w:space="0" w:color="auto"/>
              <w:right w:val="nil"/>
            </w:tcBorders>
          </w:tcPr>
          <w:p w14:paraId="22029A4F" w14:textId="77777777" w:rsidR="004C2E75" w:rsidRPr="00DF63EB" w:rsidRDefault="004C2E75" w:rsidP="00145D18">
            <w:pPr>
              <w:rPr>
                <w:color w:val="000000" w:themeColor="text1"/>
              </w:rPr>
            </w:pPr>
          </w:p>
        </w:tc>
        <w:tc>
          <w:tcPr>
            <w:tcW w:w="1926" w:type="dxa"/>
            <w:tcBorders>
              <w:top w:val="nil"/>
              <w:left w:val="nil"/>
              <w:bottom w:val="single" w:sz="4" w:space="0" w:color="auto"/>
              <w:right w:val="nil"/>
            </w:tcBorders>
          </w:tcPr>
          <w:p w14:paraId="58E69E44" w14:textId="77777777" w:rsidR="004C2E75" w:rsidRPr="00DF63EB" w:rsidRDefault="004C2E75" w:rsidP="00145D18">
            <w:pPr>
              <w:jc w:val="center"/>
              <w:rPr>
                <w:color w:val="000000" w:themeColor="text1"/>
              </w:rPr>
            </w:pPr>
            <w:proofErr w:type="gramStart"/>
            <w:r w:rsidRPr="00DF63EB">
              <w:rPr>
                <w:color w:val="000000" w:themeColor="text1"/>
              </w:rPr>
              <w:t>ln(</w:t>
            </w:r>
            <w:proofErr w:type="gramEnd"/>
            <w:r w:rsidRPr="00DF63EB">
              <w:rPr>
                <w:color w:val="000000" w:themeColor="text1"/>
              </w:rPr>
              <w:t>LOS)</w:t>
            </w:r>
          </w:p>
        </w:tc>
        <w:tc>
          <w:tcPr>
            <w:tcW w:w="1854" w:type="dxa"/>
            <w:tcBorders>
              <w:top w:val="nil"/>
              <w:left w:val="nil"/>
              <w:bottom w:val="single" w:sz="4" w:space="0" w:color="auto"/>
              <w:right w:val="nil"/>
            </w:tcBorders>
          </w:tcPr>
          <w:p w14:paraId="2252812E" w14:textId="0BCEB41D" w:rsidR="004C2E75" w:rsidRPr="00DF63EB" w:rsidRDefault="00F73B9C" w:rsidP="00145D18">
            <w:pPr>
              <w:jc w:val="center"/>
              <w:rPr>
                <w:color w:val="000000" w:themeColor="text1"/>
              </w:rPr>
            </w:pPr>
            <w:r>
              <w:rPr>
                <w:color w:val="000000" w:themeColor="text1"/>
              </w:rPr>
              <w:t>72-Hour</w:t>
            </w:r>
            <w:r w:rsidR="004C2E75" w:rsidRPr="00DF63EB">
              <w:rPr>
                <w:color w:val="000000" w:themeColor="text1"/>
              </w:rPr>
              <w:t xml:space="preserve"> Return and Admission</w:t>
            </w:r>
          </w:p>
        </w:tc>
        <w:tc>
          <w:tcPr>
            <w:tcW w:w="2178" w:type="dxa"/>
            <w:tcBorders>
              <w:top w:val="nil"/>
              <w:left w:val="nil"/>
              <w:bottom w:val="single" w:sz="4" w:space="0" w:color="auto"/>
              <w:right w:val="single" w:sz="4" w:space="0" w:color="auto"/>
            </w:tcBorders>
          </w:tcPr>
          <w:p w14:paraId="52327975" w14:textId="77777777" w:rsidR="004C2E75" w:rsidRPr="00DF63EB" w:rsidRDefault="004C2E75" w:rsidP="00145D18">
            <w:pPr>
              <w:jc w:val="center"/>
              <w:rPr>
                <w:color w:val="000000" w:themeColor="text1"/>
              </w:rPr>
            </w:pPr>
            <w:r w:rsidRPr="00DF63EB">
              <w:rPr>
                <w:color w:val="000000" w:themeColor="text1"/>
              </w:rPr>
              <w:t>Number of Distinct Imaging Tests</w:t>
            </w:r>
          </w:p>
        </w:tc>
      </w:tr>
      <w:tr w:rsidR="004C2E75" w:rsidRPr="00DF63EB" w14:paraId="5F569436" w14:textId="77777777" w:rsidTr="00145D18">
        <w:tc>
          <w:tcPr>
            <w:tcW w:w="3775" w:type="dxa"/>
            <w:gridSpan w:val="2"/>
            <w:tcBorders>
              <w:top w:val="single" w:sz="4" w:space="0" w:color="auto"/>
              <w:left w:val="single" w:sz="4" w:space="0" w:color="auto"/>
              <w:bottom w:val="nil"/>
              <w:right w:val="nil"/>
            </w:tcBorders>
          </w:tcPr>
          <w:p w14:paraId="0C749355" w14:textId="77777777" w:rsidR="004C2E75" w:rsidRPr="00DF63EB" w:rsidRDefault="004C2E75" w:rsidP="00145D18">
            <w:pPr>
              <w:rPr>
                <w:color w:val="000000" w:themeColor="text1"/>
              </w:rPr>
            </w:pPr>
            <w:r w:rsidRPr="00DF63EB">
              <w:rPr>
                <w:color w:val="000000" w:themeColor="text1"/>
              </w:rPr>
              <w:t>Batch Tendency</w:t>
            </w:r>
          </w:p>
        </w:tc>
        <w:tc>
          <w:tcPr>
            <w:tcW w:w="1926" w:type="dxa"/>
            <w:tcBorders>
              <w:top w:val="single" w:sz="4" w:space="0" w:color="auto"/>
              <w:left w:val="nil"/>
              <w:bottom w:val="nil"/>
              <w:right w:val="nil"/>
            </w:tcBorders>
          </w:tcPr>
          <w:p w14:paraId="6F44E118" w14:textId="5DE30203" w:rsidR="004C2E75" w:rsidRPr="00DF63EB" w:rsidRDefault="004C2E75" w:rsidP="00145D18">
            <w:pPr>
              <w:jc w:val="center"/>
              <w:rPr>
                <w:color w:val="000000" w:themeColor="text1"/>
                <w:vertAlign w:val="superscript"/>
              </w:rPr>
            </w:pPr>
            <w:r w:rsidRPr="00DF63EB">
              <w:rPr>
                <w:color w:val="000000" w:themeColor="text1"/>
              </w:rPr>
              <w:t>0.045</w:t>
            </w:r>
            <w:r w:rsidRPr="00DF63EB">
              <w:rPr>
                <w:color w:val="000000" w:themeColor="text1"/>
                <w:vertAlign w:val="superscript"/>
              </w:rPr>
              <w:t>**</w:t>
            </w:r>
          </w:p>
          <w:p w14:paraId="407C3EEB" w14:textId="77777777" w:rsidR="004C2E75" w:rsidRPr="00DF63EB" w:rsidRDefault="004C2E75" w:rsidP="00145D18">
            <w:pPr>
              <w:jc w:val="center"/>
              <w:rPr>
                <w:color w:val="000000" w:themeColor="text1"/>
              </w:rPr>
            </w:pPr>
            <w:r w:rsidRPr="00DF63EB">
              <w:rPr>
                <w:color w:val="000000" w:themeColor="text1"/>
              </w:rPr>
              <w:t>(0.020)</w:t>
            </w:r>
          </w:p>
        </w:tc>
        <w:tc>
          <w:tcPr>
            <w:tcW w:w="1854" w:type="dxa"/>
            <w:tcBorders>
              <w:top w:val="single" w:sz="4" w:space="0" w:color="auto"/>
              <w:left w:val="nil"/>
              <w:bottom w:val="nil"/>
              <w:right w:val="nil"/>
            </w:tcBorders>
          </w:tcPr>
          <w:p w14:paraId="7986981B" w14:textId="1883D0EE" w:rsidR="004C2E75" w:rsidRPr="00DF63EB" w:rsidRDefault="004C2E75" w:rsidP="00145D18">
            <w:pPr>
              <w:jc w:val="center"/>
              <w:rPr>
                <w:color w:val="000000" w:themeColor="text1"/>
                <w:vertAlign w:val="superscript"/>
              </w:rPr>
            </w:pPr>
            <w:r w:rsidRPr="00DF63EB">
              <w:rPr>
                <w:color w:val="000000" w:themeColor="text1"/>
              </w:rPr>
              <w:t>-0.00</w:t>
            </w:r>
            <w:r w:rsidR="00237C0D">
              <w:rPr>
                <w:color w:val="000000" w:themeColor="text1"/>
              </w:rPr>
              <w:t>2</w:t>
            </w:r>
            <w:r w:rsidRPr="00DF63EB">
              <w:rPr>
                <w:color w:val="000000" w:themeColor="text1"/>
                <w:vertAlign w:val="superscript"/>
              </w:rPr>
              <w:t>***</w:t>
            </w:r>
          </w:p>
          <w:p w14:paraId="3B8642BD" w14:textId="77777777" w:rsidR="004C2E75" w:rsidRPr="00DF63EB" w:rsidRDefault="004C2E75" w:rsidP="00145D18">
            <w:pPr>
              <w:jc w:val="center"/>
              <w:rPr>
                <w:color w:val="000000" w:themeColor="text1"/>
              </w:rPr>
            </w:pPr>
            <w:r w:rsidRPr="00DF63EB">
              <w:rPr>
                <w:color w:val="000000" w:themeColor="text1"/>
              </w:rPr>
              <w:t>(0.001)</w:t>
            </w:r>
          </w:p>
        </w:tc>
        <w:tc>
          <w:tcPr>
            <w:tcW w:w="2178" w:type="dxa"/>
            <w:tcBorders>
              <w:top w:val="single" w:sz="4" w:space="0" w:color="auto"/>
              <w:left w:val="nil"/>
              <w:bottom w:val="nil"/>
              <w:right w:val="single" w:sz="4" w:space="0" w:color="auto"/>
            </w:tcBorders>
          </w:tcPr>
          <w:p w14:paraId="28BB1AF6" w14:textId="77777777" w:rsidR="004C2E75" w:rsidRPr="00DF63EB" w:rsidRDefault="004C2E75" w:rsidP="00145D18">
            <w:pPr>
              <w:jc w:val="center"/>
              <w:rPr>
                <w:color w:val="000000" w:themeColor="text1"/>
                <w:vertAlign w:val="superscript"/>
              </w:rPr>
            </w:pPr>
            <w:r w:rsidRPr="00DF63EB">
              <w:rPr>
                <w:color w:val="000000" w:themeColor="text1"/>
              </w:rPr>
              <w:t>0.080</w:t>
            </w:r>
            <w:r w:rsidRPr="00DF63EB">
              <w:rPr>
                <w:color w:val="000000" w:themeColor="text1"/>
                <w:vertAlign w:val="superscript"/>
              </w:rPr>
              <w:t>***</w:t>
            </w:r>
          </w:p>
          <w:p w14:paraId="2D062217" w14:textId="77777777" w:rsidR="004C2E75" w:rsidRPr="00DF63EB" w:rsidRDefault="004C2E75" w:rsidP="00145D18">
            <w:pPr>
              <w:jc w:val="center"/>
              <w:rPr>
                <w:color w:val="000000" w:themeColor="text1"/>
              </w:rPr>
            </w:pPr>
            <w:r w:rsidRPr="00DF63EB">
              <w:rPr>
                <w:color w:val="000000" w:themeColor="text1"/>
              </w:rPr>
              <w:t>(0.007)</w:t>
            </w:r>
          </w:p>
        </w:tc>
      </w:tr>
      <w:tr w:rsidR="004C2E75" w:rsidRPr="00DF63EB" w14:paraId="0ABDCFC0" w14:textId="77777777" w:rsidTr="00145D18">
        <w:tc>
          <w:tcPr>
            <w:tcW w:w="3775" w:type="dxa"/>
            <w:gridSpan w:val="2"/>
            <w:tcBorders>
              <w:top w:val="nil"/>
              <w:left w:val="single" w:sz="4" w:space="0" w:color="auto"/>
              <w:bottom w:val="nil"/>
              <w:right w:val="nil"/>
            </w:tcBorders>
          </w:tcPr>
          <w:p w14:paraId="1780BCE0" w14:textId="77777777" w:rsidR="004C2E75" w:rsidRPr="00DF63EB" w:rsidRDefault="004C2E75" w:rsidP="00145D18">
            <w:pPr>
              <w:rPr>
                <w:color w:val="000000" w:themeColor="text1"/>
              </w:rPr>
            </w:pPr>
          </w:p>
        </w:tc>
        <w:tc>
          <w:tcPr>
            <w:tcW w:w="1926" w:type="dxa"/>
            <w:tcBorders>
              <w:top w:val="nil"/>
              <w:left w:val="nil"/>
              <w:bottom w:val="nil"/>
              <w:right w:val="nil"/>
            </w:tcBorders>
          </w:tcPr>
          <w:p w14:paraId="40DAAE5F" w14:textId="77777777" w:rsidR="004C2E75" w:rsidRPr="00DF63EB" w:rsidRDefault="004C2E75" w:rsidP="00145D18">
            <w:pPr>
              <w:jc w:val="center"/>
              <w:rPr>
                <w:color w:val="000000" w:themeColor="text1"/>
              </w:rPr>
            </w:pPr>
          </w:p>
        </w:tc>
        <w:tc>
          <w:tcPr>
            <w:tcW w:w="1854" w:type="dxa"/>
            <w:tcBorders>
              <w:top w:val="nil"/>
              <w:left w:val="nil"/>
              <w:bottom w:val="nil"/>
              <w:right w:val="nil"/>
            </w:tcBorders>
          </w:tcPr>
          <w:p w14:paraId="206059EA" w14:textId="77777777" w:rsidR="004C2E75" w:rsidRPr="00DF63EB" w:rsidRDefault="004C2E75" w:rsidP="00145D18">
            <w:pPr>
              <w:jc w:val="center"/>
              <w:rPr>
                <w:color w:val="000000" w:themeColor="text1"/>
              </w:rPr>
            </w:pPr>
          </w:p>
        </w:tc>
        <w:tc>
          <w:tcPr>
            <w:tcW w:w="2178" w:type="dxa"/>
            <w:tcBorders>
              <w:top w:val="nil"/>
              <w:left w:val="nil"/>
              <w:bottom w:val="nil"/>
              <w:right w:val="single" w:sz="4" w:space="0" w:color="auto"/>
            </w:tcBorders>
          </w:tcPr>
          <w:p w14:paraId="2B6632F6" w14:textId="77777777" w:rsidR="004C2E75" w:rsidRPr="00DF63EB" w:rsidRDefault="004C2E75" w:rsidP="00145D18">
            <w:pPr>
              <w:jc w:val="center"/>
              <w:rPr>
                <w:color w:val="000000" w:themeColor="text1"/>
              </w:rPr>
            </w:pPr>
          </w:p>
        </w:tc>
      </w:tr>
      <w:tr w:rsidR="004C2E75" w:rsidRPr="00DF63EB" w14:paraId="627B79DE" w14:textId="77777777" w:rsidTr="00145D18">
        <w:tc>
          <w:tcPr>
            <w:tcW w:w="3775" w:type="dxa"/>
            <w:gridSpan w:val="2"/>
            <w:tcBorders>
              <w:top w:val="nil"/>
              <w:left w:val="single" w:sz="4" w:space="0" w:color="auto"/>
              <w:bottom w:val="nil"/>
              <w:right w:val="nil"/>
            </w:tcBorders>
          </w:tcPr>
          <w:p w14:paraId="2ED7BE0F" w14:textId="77777777" w:rsidR="004C2E75" w:rsidRPr="00DF63EB" w:rsidRDefault="004C2E75" w:rsidP="00145D18">
            <w:pPr>
              <w:rPr>
                <w:color w:val="000000" w:themeColor="text1"/>
              </w:rPr>
            </w:pPr>
            <w:r w:rsidRPr="00DF63EB">
              <w:rPr>
                <w:color w:val="000000" w:themeColor="text1"/>
              </w:rPr>
              <w:t>Controlling for time and shift?</w:t>
            </w:r>
          </w:p>
        </w:tc>
        <w:tc>
          <w:tcPr>
            <w:tcW w:w="1926" w:type="dxa"/>
            <w:tcBorders>
              <w:top w:val="nil"/>
              <w:left w:val="nil"/>
              <w:bottom w:val="nil"/>
              <w:right w:val="nil"/>
            </w:tcBorders>
          </w:tcPr>
          <w:p w14:paraId="25A31FF7" w14:textId="77777777" w:rsidR="004C2E75" w:rsidRPr="00DF63EB" w:rsidRDefault="004C2E75" w:rsidP="00145D18">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7E0E0A63" w14:textId="77777777" w:rsidR="004C2E75" w:rsidRPr="00DF63EB" w:rsidRDefault="004C2E75" w:rsidP="00145D18">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7BB178FD" w14:textId="77777777" w:rsidR="004C2E75" w:rsidRPr="00DF63EB" w:rsidRDefault="004C2E75" w:rsidP="00145D18">
            <w:pPr>
              <w:jc w:val="center"/>
              <w:rPr>
                <w:color w:val="000000" w:themeColor="text1"/>
              </w:rPr>
            </w:pPr>
            <w:r w:rsidRPr="00DF63EB">
              <w:rPr>
                <w:color w:val="000000" w:themeColor="text1"/>
              </w:rPr>
              <w:t>Yes</w:t>
            </w:r>
          </w:p>
        </w:tc>
      </w:tr>
      <w:tr w:rsidR="004C2E75" w:rsidRPr="00DF63EB" w14:paraId="74A6CD83" w14:textId="77777777" w:rsidTr="00145D18">
        <w:tc>
          <w:tcPr>
            <w:tcW w:w="3775" w:type="dxa"/>
            <w:gridSpan w:val="2"/>
            <w:tcBorders>
              <w:top w:val="nil"/>
              <w:left w:val="single" w:sz="4" w:space="0" w:color="auto"/>
              <w:bottom w:val="nil"/>
              <w:right w:val="nil"/>
            </w:tcBorders>
          </w:tcPr>
          <w:p w14:paraId="35FF3282" w14:textId="77777777" w:rsidR="004C2E75" w:rsidRPr="00DF63EB" w:rsidRDefault="004C2E75" w:rsidP="00145D18">
            <w:pPr>
              <w:rPr>
                <w:color w:val="000000" w:themeColor="text1"/>
              </w:rPr>
            </w:pPr>
            <w:r w:rsidRPr="00DF63EB">
              <w:rPr>
                <w:color w:val="000000" w:themeColor="text1"/>
              </w:rPr>
              <w:t>Controlling for complaints and ESI?</w:t>
            </w:r>
          </w:p>
        </w:tc>
        <w:tc>
          <w:tcPr>
            <w:tcW w:w="1926" w:type="dxa"/>
            <w:tcBorders>
              <w:top w:val="nil"/>
              <w:left w:val="nil"/>
              <w:bottom w:val="nil"/>
              <w:right w:val="nil"/>
            </w:tcBorders>
          </w:tcPr>
          <w:p w14:paraId="1A417E8B" w14:textId="77777777" w:rsidR="004C2E75" w:rsidRPr="00DF63EB" w:rsidRDefault="004C2E75" w:rsidP="00145D18">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5DA061C0" w14:textId="77777777" w:rsidR="004C2E75" w:rsidRPr="00DF63EB" w:rsidRDefault="004C2E75" w:rsidP="00145D18">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6CD2F8FC" w14:textId="77777777" w:rsidR="004C2E75" w:rsidRPr="00DF63EB" w:rsidRDefault="004C2E75" w:rsidP="00145D18">
            <w:pPr>
              <w:jc w:val="center"/>
              <w:rPr>
                <w:color w:val="000000" w:themeColor="text1"/>
              </w:rPr>
            </w:pPr>
            <w:r w:rsidRPr="00DF63EB">
              <w:rPr>
                <w:color w:val="000000" w:themeColor="text1"/>
              </w:rPr>
              <w:t>Yes</w:t>
            </w:r>
          </w:p>
        </w:tc>
      </w:tr>
      <w:tr w:rsidR="004C2E75" w:rsidRPr="00DF63EB" w14:paraId="4FBDE51A" w14:textId="77777777" w:rsidTr="00145D18">
        <w:tc>
          <w:tcPr>
            <w:tcW w:w="3775" w:type="dxa"/>
            <w:gridSpan w:val="2"/>
            <w:tcBorders>
              <w:top w:val="nil"/>
              <w:left w:val="single" w:sz="4" w:space="0" w:color="auto"/>
              <w:bottom w:val="nil"/>
              <w:right w:val="nil"/>
            </w:tcBorders>
          </w:tcPr>
          <w:p w14:paraId="3E26FF12" w14:textId="77777777" w:rsidR="004C2E75" w:rsidRPr="00DF63EB" w:rsidRDefault="004C2E75" w:rsidP="00145D18">
            <w:pPr>
              <w:rPr>
                <w:color w:val="000000" w:themeColor="text1"/>
              </w:rPr>
            </w:pPr>
            <w:r w:rsidRPr="00DF63EB">
              <w:rPr>
                <w:color w:val="000000" w:themeColor="text1"/>
              </w:rPr>
              <w:t>Controlling for hospital occupancy?</w:t>
            </w:r>
          </w:p>
        </w:tc>
        <w:tc>
          <w:tcPr>
            <w:tcW w:w="1926" w:type="dxa"/>
            <w:tcBorders>
              <w:top w:val="nil"/>
              <w:left w:val="nil"/>
              <w:bottom w:val="nil"/>
              <w:right w:val="nil"/>
            </w:tcBorders>
          </w:tcPr>
          <w:p w14:paraId="79141F57" w14:textId="77777777" w:rsidR="004C2E75" w:rsidRPr="00DF63EB" w:rsidRDefault="004C2E75" w:rsidP="00145D18">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14034997" w14:textId="77777777" w:rsidR="004C2E75" w:rsidRPr="00DF63EB" w:rsidRDefault="004C2E75" w:rsidP="00145D18">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5D2AD86E" w14:textId="77777777" w:rsidR="004C2E75" w:rsidRPr="00DF63EB" w:rsidRDefault="004C2E75" w:rsidP="00145D18">
            <w:pPr>
              <w:jc w:val="center"/>
              <w:rPr>
                <w:color w:val="000000" w:themeColor="text1"/>
              </w:rPr>
            </w:pPr>
            <w:r w:rsidRPr="00DF63EB">
              <w:rPr>
                <w:color w:val="000000" w:themeColor="text1"/>
              </w:rPr>
              <w:t>Yes</w:t>
            </w:r>
          </w:p>
        </w:tc>
      </w:tr>
      <w:tr w:rsidR="004C2E75" w:rsidRPr="00DF63EB" w14:paraId="75C74FB1" w14:textId="77777777" w:rsidTr="00145D18">
        <w:tc>
          <w:tcPr>
            <w:tcW w:w="3775" w:type="dxa"/>
            <w:gridSpan w:val="2"/>
            <w:tcBorders>
              <w:top w:val="nil"/>
              <w:left w:val="single" w:sz="4" w:space="0" w:color="auto"/>
              <w:bottom w:val="nil"/>
              <w:right w:val="nil"/>
            </w:tcBorders>
          </w:tcPr>
          <w:p w14:paraId="430AFAED" w14:textId="77777777" w:rsidR="004C2E75" w:rsidRPr="00DF63EB" w:rsidRDefault="004C2E75" w:rsidP="00145D18">
            <w:pPr>
              <w:rPr>
                <w:color w:val="000000" w:themeColor="text1"/>
              </w:rPr>
            </w:pPr>
            <w:r w:rsidRPr="00DF63EB">
              <w:rPr>
                <w:color w:val="000000" w:themeColor="text1"/>
              </w:rPr>
              <w:t>Controlling for lab tests ordered?</w:t>
            </w:r>
          </w:p>
        </w:tc>
        <w:tc>
          <w:tcPr>
            <w:tcW w:w="1926" w:type="dxa"/>
            <w:tcBorders>
              <w:top w:val="nil"/>
              <w:left w:val="nil"/>
              <w:bottom w:val="nil"/>
              <w:right w:val="nil"/>
            </w:tcBorders>
          </w:tcPr>
          <w:p w14:paraId="17491FD4" w14:textId="77777777" w:rsidR="004C2E75" w:rsidRPr="00DF63EB" w:rsidRDefault="004C2E75" w:rsidP="00145D18">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6B56D7A9" w14:textId="77777777" w:rsidR="004C2E75" w:rsidRPr="00DF63EB" w:rsidRDefault="004C2E75" w:rsidP="00145D18">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7D9C71D1" w14:textId="77777777" w:rsidR="004C2E75" w:rsidRPr="00DF63EB" w:rsidRDefault="004C2E75" w:rsidP="00145D18">
            <w:pPr>
              <w:jc w:val="center"/>
              <w:rPr>
                <w:color w:val="000000" w:themeColor="text1"/>
              </w:rPr>
            </w:pPr>
            <w:r w:rsidRPr="00DF63EB">
              <w:rPr>
                <w:color w:val="000000" w:themeColor="text1"/>
              </w:rPr>
              <w:t>Yes</w:t>
            </w:r>
          </w:p>
        </w:tc>
      </w:tr>
      <w:tr w:rsidR="004C2E75" w:rsidRPr="00DF63EB" w14:paraId="1022FD4B" w14:textId="77777777" w:rsidTr="00145D18">
        <w:tc>
          <w:tcPr>
            <w:tcW w:w="3775" w:type="dxa"/>
            <w:gridSpan w:val="2"/>
            <w:tcBorders>
              <w:top w:val="nil"/>
              <w:left w:val="single" w:sz="4" w:space="0" w:color="auto"/>
              <w:bottom w:val="nil"/>
              <w:right w:val="nil"/>
            </w:tcBorders>
          </w:tcPr>
          <w:p w14:paraId="7A49215F" w14:textId="77777777" w:rsidR="004C2E75" w:rsidRPr="00DF63EB" w:rsidRDefault="004C2E75" w:rsidP="00145D18">
            <w:pPr>
              <w:rPr>
                <w:color w:val="000000" w:themeColor="text1"/>
              </w:rPr>
            </w:pPr>
          </w:p>
        </w:tc>
        <w:tc>
          <w:tcPr>
            <w:tcW w:w="1926" w:type="dxa"/>
            <w:tcBorders>
              <w:top w:val="nil"/>
              <w:left w:val="nil"/>
              <w:bottom w:val="nil"/>
              <w:right w:val="nil"/>
            </w:tcBorders>
          </w:tcPr>
          <w:p w14:paraId="62924540" w14:textId="77777777" w:rsidR="004C2E75" w:rsidRPr="00DF63EB" w:rsidRDefault="004C2E75" w:rsidP="00145D18">
            <w:pPr>
              <w:jc w:val="center"/>
              <w:rPr>
                <w:color w:val="000000" w:themeColor="text1"/>
              </w:rPr>
            </w:pPr>
          </w:p>
        </w:tc>
        <w:tc>
          <w:tcPr>
            <w:tcW w:w="1854" w:type="dxa"/>
            <w:tcBorders>
              <w:top w:val="nil"/>
              <w:left w:val="nil"/>
              <w:bottom w:val="nil"/>
              <w:right w:val="nil"/>
            </w:tcBorders>
          </w:tcPr>
          <w:p w14:paraId="20779F50" w14:textId="77777777" w:rsidR="004C2E75" w:rsidRPr="00DF63EB" w:rsidRDefault="004C2E75" w:rsidP="00145D18">
            <w:pPr>
              <w:jc w:val="center"/>
              <w:rPr>
                <w:color w:val="000000" w:themeColor="text1"/>
              </w:rPr>
            </w:pPr>
          </w:p>
        </w:tc>
        <w:tc>
          <w:tcPr>
            <w:tcW w:w="2178" w:type="dxa"/>
            <w:tcBorders>
              <w:top w:val="nil"/>
              <w:left w:val="nil"/>
              <w:bottom w:val="nil"/>
              <w:right w:val="single" w:sz="4" w:space="0" w:color="auto"/>
            </w:tcBorders>
          </w:tcPr>
          <w:p w14:paraId="28278B98" w14:textId="77777777" w:rsidR="004C2E75" w:rsidRPr="00DF63EB" w:rsidRDefault="004C2E75" w:rsidP="00145D18">
            <w:pPr>
              <w:jc w:val="center"/>
              <w:rPr>
                <w:color w:val="000000" w:themeColor="text1"/>
              </w:rPr>
            </w:pPr>
          </w:p>
        </w:tc>
      </w:tr>
      <w:tr w:rsidR="004C2E75" w:rsidRPr="00DF63EB" w14:paraId="7944624D" w14:textId="77777777" w:rsidTr="00145D18">
        <w:tc>
          <w:tcPr>
            <w:tcW w:w="3775" w:type="dxa"/>
            <w:gridSpan w:val="2"/>
            <w:tcBorders>
              <w:top w:val="nil"/>
              <w:left w:val="single" w:sz="4" w:space="0" w:color="auto"/>
              <w:bottom w:val="single" w:sz="4" w:space="0" w:color="auto"/>
              <w:right w:val="nil"/>
            </w:tcBorders>
          </w:tcPr>
          <w:p w14:paraId="295BED21" w14:textId="77777777" w:rsidR="004C2E75" w:rsidRPr="00DF63EB" w:rsidRDefault="004C2E75" w:rsidP="00145D18">
            <w:pPr>
              <w:rPr>
                <w:color w:val="000000" w:themeColor="text1"/>
              </w:rPr>
            </w:pPr>
            <w:r w:rsidRPr="00DF63EB">
              <w:rPr>
                <w:color w:val="000000" w:themeColor="text1"/>
              </w:rPr>
              <w:t>Observations</w:t>
            </w:r>
          </w:p>
        </w:tc>
        <w:tc>
          <w:tcPr>
            <w:tcW w:w="1926" w:type="dxa"/>
            <w:tcBorders>
              <w:top w:val="nil"/>
              <w:left w:val="nil"/>
              <w:bottom w:val="single" w:sz="4" w:space="0" w:color="auto"/>
              <w:right w:val="nil"/>
            </w:tcBorders>
          </w:tcPr>
          <w:p w14:paraId="46A4DE62" w14:textId="77777777" w:rsidR="004C2E75" w:rsidRPr="00DF63EB" w:rsidRDefault="004C2E75" w:rsidP="00145D18">
            <w:pPr>
              <w:jc w:val="center"/>
              <w:rPr>
                <w:color w:val="000000" w:themeColor="text1"/>
              </w:rPr>
            </w:pPr>
            <w:r w:rsidRPr="00DF63EB">
              <w:rPr>
                <w:color w:val="000000" w:themeColor="text1"/>
              </w:rPr>
              <w:t>43,299</w:t>
            </w:r>
          </w:p>
        </w:tc>
        <w:tc>
          <w:tcPr>
            <w:tcW w:w="1854" w:type="dxa"/>
            <w:tcBorders>
              <w:top w:val="nil"/>
              <w:left w:val="nil"/>
              <w:bottom w:val="single" w:sz="4" w:space="0" w:color="auto"/>
              <w:right w:val="nil"/>
            </w:tcBorders>
          </w:tcPr>
          <w:p w14:paraId="3DF435CF" w14:textId="77777777" w:rsidR="004C2E75" w:rsidRPr="00DF63EB" w:rsidRDefault="004C2E75" w:rsidP="00145D18">
            <w:pPr>
              <w:jc w:val="center"/>
              <w:rPr>
                <w:color w:val="000000" w:themeColor="text1"/>
              </w:rPr>
            </w:pPr>
            <w:r w:rsidRPr="00DF63EB">
              <w:rPr>
                <w:color w:val="000000" w:themeColor="text1"/>
              </w:rPr>
              <w:t>43,299</w:t>
            </w:r>
          </w:p>
        </w:tc>
        <w:tc>
          <w:tcPr>
            <w:tcW w:w="2178" w:type="dxa"/>
            <w:tcBorders>
              <w:top w:val="nil"/>
              <w:left w:val="nil"/>
              <w:bottom w:val="single" w:sz="4" w:space="0" w:color="auto"/>
              <w:right w:val="single" w:sz="4" w:space="0" w:color="auto"/>
            </w:tcBorders>
          </w:tcPr>
          <w:p w14:paraId="5CC128BA" w14:textId="77777777" w:rsidR="004C2E75" w:rsidRPr="00DF63EB" w:rsidRDefault="004C2E75" w:rsidP="00145D18">
            <w:pPr>
              <w:jc w:val="center"/>
              <w:rPr>
                <w:color w:val="000000" w:themeColor="text1"/>
              </w:rPr>
            </w:pPr>
            <w:r w:rsidRPr="00DF63EB">
              <w:rPr>
                <w:color w:val="000000" w:themeColor="text1"/>
              </w:rPr>
              <w:t>43,299</w:t>
            </w:r>
          </w:p>
        </w:tc>
      </w:tr>
    </w:tbl>
    <w:p w14:paraId="4F7C120B" w14:textId="77777777" w:rsidR="004C2E75" w:rsidRPr="00DF63EB" w:rsidRDefault="004C2E75" w:rsidP="004C2E75">
      <w:pPr>
        <w:rPr>
          <w:i/>
          <w:iCs/>
        </w:rPr>
      </w:pPr>
      <w:r w:rsidRPr="00DF63EB">
        <w:rPr>
          <w:i/>
          <w:iCs/>
        </w:rPr>
        <w:t>The coefficient comes from a multivariable linear regression where we regress batch tendency on our primary outcomes. We control for time and shift fixed effects (necessary for quasi-random assignment), patient-level variables, hospital occupancy, and whether the patient also had laboratory tests ordered during their visit. Standard errors are clustered at the physician level.</w:t>
      </w:r>
    </w:p>
    <w:p w14:paraId="65CD0364" w14:textId="77777777" w:rsidR="004C2E75" w:rsidRPr="00DF63EB" w:rsidRDefault="004C2E75" w:rsidP="004C2E75">
      <w:r w:rsidRPr="00DF63EB">
        <w:rPr>
          <w:i/>
          <w:iCs/>
        </w:rPr>
        <w:t>*p&lt;0.1; **p&lt;0.05; ***p&lt;0.01</w:t>
      </w:r>
    </w:p>
    <w:p w14:paraId="22652FD3" w14:textId="77777777" w:rsidR="004C2E75" w:rsidRPr="00DF63EB" w:rsidRDefault="004C2E75" w:rsidP="00DA45B5"/>
    <w:p w14:paraId="23B99FF5" w14:textId="77777777" w:rsidR="00F76D38" w:rsidRPr="00DF63EB" w:rsidRDefault="00F76D38" w:rsidP="00DA45B5"/>
    <w:p w14:paraId="0ABE900C" w14:textId="77777777" w:rsidR="00F76D38" w:rsidRPr="00DF63EB" w:rsidRDefault="00F76D38" w:rsidP="00DA45B5"/>
    <w:p w14:paraId="27AFC59A" w14:textId="77777777" w:rsidR="00F76D38" w:rsidRPr="00DF63EB" w:rsidRDefault="00F76D38" w:rsidP="00DA45B5"/>
    <w:p w14:paraId="34FB3524" w14:textId="77777777" w:rsidR="00F76D38" w:rsidRPr="00DF63EB" w:rsidRDefault="00F76D38" w:rsidP="00DA45B5"/>
    <w:p w14:paraId="3EA77FF6" w14:textId="77777777" w:rsidR="00F76D38" w:rsidRPr="00DF63EB" w:rsidRDefault="00F76D38" w:rsidP="00DA45B5"/>
    <w:p w14:paraId="75E213F6" w14:textId="77777777" w:rsidR="00F76D38" w:rsidRPr="00DF63EB" w:rsidRDefault="00F76D38" w:rsidP="00DA45B5"/>
    <w:p w14:paraId="0542B60D" w14:textId="77777777" w:rsidR="00F76D38" w:rsidRPr="00DF63EB" w:rsidRDefault="00F76D38" w:rsidP="00DA45B5"/>
    <w:p w14:paraId="46E97449" w14:textId="77777777" w:rsidR="00F76D38" w:rsidRPr="00DF63EB" w:rsidRDefault="00F76D38" w:rsidP="00DA45B5"/>
    <w:p w14:paraId="10C778C9" w14:textId="77777777" w:rsidR="00F76D38" w:rsidRPr="00DF63EB" w:rsidRDefault="00F76D38" w:rsidP="00DA45B5"/>
    <w:p w14:paraId="4BDEA984" w14:textId="77777777" w:rsidR="00F76D38" w:rsidRPr="00DF63EB" w:rsidRDefault="00F76D38" w:rsidP="00DA45B5"/>
    <w:p w14:paraId="5BAB5296" w14:textId="77777777" w:rsidR="00F76D38" w:rsidRPr="00DF63EB" w:rsidRDefault="00F76D38" w:rsidP="00DA45B5"/>
    <w:p w14:paraId="5A8B1C7F" w14:textId="77777777" w:rsidR="00F76D38" w:rsidRPr="00DF63EB" w:rsidRDefault="00F76D38" w:rsidP="00DA45B5"/>
    <w:p w14:paraId="601D80F9" w14:textId="77777777" w:rsidR="00F76D38" w:rsidRPr="00DF63EB" w:rsidRDefault="00F76D38" w:rsidP="00DA45B5"/>
    <w:p w14:paraId="306D124C" w14:textId="77777777" w:rsidR="00F76D38" w:rsidRPr="00DF63EB" w:rsidRDefault="00F76D38" w:rsidP="00DA45B5"/>
    <w:p w14:paraId="01AE8914" w14:textId="77777777" w:rsidR="00F76D38" w:rsidRPr="00DF63EB" w:rsidRDefault="00F76D38" w:rsidP="00DA45B5"/>
    <w:p w14:paraId="2AA52C9C" w14:textId="77777777" w:rsidR="00F76D38" w:rsidRPr="00DF63EB" w:rsidRDefault="00F76D38" w:rsidP="00DA45B5"/>
    <w:p w14:paraId="112626FE" w14:textId="77777777" w:rsidR="004C2E75" w:rsidRPr="00DF63EB" w:rsidRDefault="004C2E75" w:rsidP="00DA45B5"/>
    <w:p w14:paraId="0293AD26" w14:textId="77777777" w:rsidR="004C2E75" w:rsidRPr="00DF63EB" w:rsidRDefault="004C2E75" w:rsidP="00DA45B5"/>
    <w:p w14:paraId="497078DA" w14:textId="77777777" w:rsidR="004C2E75" w:rsidRPr="00DF63EB" w:rsidRDefault="004C2E75" w:rsidP="00DA45B5"/>
    <w:p w14:paraId="748C8756" w14:textId="77777777" w:rsidR="004C2E75" w:rsidRPr="00DF63EB" w:rsidRDefault="004C2E75" w:rsidP="00DA45B5"/>
    <w:p w14:paraId="46CDD670" w14:textId="77777777" w:rsidR="004C2E75" w:rsidRPr="00DF63EB" w:rsidRDefault="004C2E75" w:rsidP="00DA45B5"/>
    <w:p w14:paraId="1127A844" w14:textId="77777777" w:rsidR="004C2E75" w:rsidRPr="00DF63EB" w:rsidRDefault="004C2E75" w:rsidP="00DA45B5"/>
    <w:p w14:paraId="4A41258D" w14:textId="77777777" w:rsidR="002216BB" w:rsidRDefault="002216BB" w:rsidP="00DA45B5"/>
    <w:p w14:paraId="224B438C" w14:textId="77777777" w:rsidR="00A80366" w:rsidRPr="00DF63EB" w:rsidRDefault="00A80366" w:rsidP="00DA45B5"/>
    <w:p w14:paraId="6F5306F1" w14:textId="77777777" w:rsidR="001D6D7F" w:rsidRPr="00DF63EB" w:rsidRDefault="001D6D7F" w:rsidP="00D172D7"/>
    <w:p w14:paraId="6BAA9794" w14:textId="09DFF1FC" w:rsidR="00D172D7" w:rsidRPr="00DF63EB" w:rsidRDefault="00D172D7" w:rsidP="00D172D7">
      <w:pPr>
        <w:rPr>
          <w:b/>
          <w:bCs/>
        </w:rPr>
      </w:pPr>
      <w:r w:rsidRPr="00DF63EB">
        <w:rPr>
          <w:b/>
          <w:bCs/>
        </w:rPr>
        <w:lastRenderedPageBreak/>
        <w:t>Figure 1: Variation in Physician Imaging Batch Rates by Chief Complaint</w:t>
      </w:r>
    </w:p>
    <w:p w14:paraId="52D0817E" w14:textId="3470360E" w:rsidR="000840A4" w:rsidRPr="00DF63EB" w:rsidRDefault="00B21DE5" w:rsidP="00DA45B5">
      <w:r>
        <w:rPr>
          <w:noProof/>
          <w14:ligatures w14:val="standardContextual"/>
        </w:rPr>
        <w:drawing>
          <wp:inline distT="0" distB="0" distL="0" distR="0" wp14:anchorId="4FD69951" wp14:editId="712D8011">
            <wp:extent cx="5943600" cy="4572000"/>
            <wp:effectExtent l="0" t="0" r="0" b="0"/>
            <wp:docPr id="243873542" name="Picture 10"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873542" name="Picture 10" descr="A graph with different colored squar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60B5DA7" w14:textId="234B81AF" w:rsidR="00052A33" w:rsidRPr="00DF63EB" w:rsidRDefault="00052A33" w:rsidP="00052A33">
      <w:pPr>
        <w:rPr>
          <w:i/>
          <w:iCs/>
          <w:color w:val="000000" w:themeColor="text1"/>
        </w:rPr>
      </w:pPr>
      <w:r w:rsidRPr="00DF63EB">
        <w:rPr>
          <w:i/>
          <w:iCs/>
          <w:color w:val="000000" w:themeColor="text1"/>
        </w:rPr>
        <w:t xml:space="preserve">This figure highlights the marked differences among physicians in their propensity to batch order imaging tests. Batch rates are crude rates calculated by dividing the number of patient encounters where the physician batch ordered imaging tests for a complaint by the number of </w:t>
      </w:r>
      <w:proofErr w:type="gramStart"/>
      <w:r w:rsidRPr="00DF63EB">
        <w:rPr>
          <w:i/>
          <w:iCs/>
          <w:color w:val="000000" w:themeColor="text1"/>
        </w:rPr>
        <w:t>patient</w:t>
      </w:r>
      <w:proofErr w:type="gramEnd"/>
      <w:r w:rsidRPr="00DF63EB">
        <w:rPr>
          <w:i/>
          <w:iCs/>
          <w:color w:val="000000" w:themeColor="text1"/>
        </w:rPr>
        <w:t xml:space="preserve"> encounters they had with that complaint. The 24 physicians are represented with points, revealing that specific complaint areas have higher variance than others regarding differing batch rates among physicians.</w:t>
      </w:r>
    </w:p>
    <w:p w14:paraId="671BE3E7" w14:textId="77777777" w:rsidR="000840A4" w:rsidRPr="00DF63EB" w:rsidRDefault="000840A4" w:rsidP="00DA45B5"/>
    <w:p w14:paraId="701853F0" w14:textId="77777777" w:rsidR="000840A4" w:rsidRPr="00DF63EB" w:rsidRDefault="000840A4" w:rsidP="00DA45B5"/>
    <w:p w14:paraId="24F87F33" w14:textId="77777777" w:rsidR="000840A4" w:rsidRPr="00DF63EB" w:rsidRDefault="000840A4" w:rsidP="00DA45B5"/>
    <w:p w14:paraId="36BB4BE1" w14:textId="77777777" w:rsidR="000840A4" w:rsidRPr="00DF63EB" w:rsidRDefault="000840A4" w:rsidP="00DA45B5"/>
    <w:p w14:paraId="526A47DF" w14:textId="77777777" w:rsidR="00CE671F" w:rsidRPr="00DF63EB" w:rsidRDefault="00CE671F" w:rsidP="00DA45B5"/>
    <w:p w14:paraId="01076C4F" w14:textId="77777777" w:rsidR="00CE671F" w:rsidRPr="00DF63EB" w:rsidRDefault="00CE671F" w:rsidP="00DA45B5"/>
    <w:p w14:paraId="71DC029E" w14:textId="77777777" w:rsidR="00CE671F" w:rsidRPr="00DF63EB" w:rsidRDefault="00CE671F" w:rsidP="00DA45B5"/>
    <w:p w14:paraId="3891D548" w14:textId="77777777" w:rsidR="00CE671F" w:rsidRDefault="00CE671F" w:rsidP="00DA45B5"/>
    <w:p w14:paraId="75F5CE36" w14:textId="77777777" w:rsidR="00CE671F" w:rsidRDefault="00CE671F" w:rsidP="00DA45B5"/>
    <w:p w14:paraId="7122E120" w14:textId="77777777" w:rsidR="00A80366" w:rsidRPr="00DF63EB" w:rsidRDefault="00A80366" w:rsidP="00DA45B5"/>
    <w:p w14:paraId="582FB2AE" w14:textId="77777777" w:rsidR="00CE671F" w:rsidRPr="00DF63EB" w:rsidRDefault="00CE671F" w:rsidP="00DA45B5"/>
    <w:p w14:paraId="04DB35C1" w14:textId="77777777" w:rsidR="00CE671F" w:rsidRPr="00DF63EB" w:rsidRDefault="00CE671F" w:rsidP="00DA45B5"/>
    <w:p w14:paraId="6A397FE9" w14:textId="77777777" w:rsidR="00CE671F" w:rsidRPr="00DF63EB" w:rsidRDefault="00CE671F" w:rsidP="00DA45B5"/>
    <w:p w14:paraId="32AF15B6" w14:textId="732F4565" w:rsidR="00CE671F" w:rsidRPr="00DF63EB" w:rsidRDefault="00CE671F" w:rsidP="00DA45B5">
      <w:pPr>
        <w:rPr>
          <w:b/>
          <w:bCs/>
        </w:rPr>
      </w:pPr>
      <w:r w:rsidRPr="00DF63EB">
        <w:rPr>
          <w:b/>
          <w:bCs/>
        </w:rPr>
        <w:lastRenderedPageBreak/>
        <w:t xml:space="preserve">Figure </w:t>
      </w:r>
      <w:r w:rsidR="001D6D7F" w:rsidRPr="00DF63EB">
        <w:rPr>
          <w:b/>
          <w:bCs/>
        </w:rPr>
        <w:t>2</w:t>
      </w:r>
      <w:r w:rsidRPr="00DF63EB">
        <w:rPr>
          <w:b/>
          <w:bCs/>
        </w:rPr>
        <w:t>: Regression Coefficients with Confidence Intervals from Subgroup Analysis</w:t>
      </w:r>
    </w:p>
    <w:p w14:paraId="15B93534" w14:textId="6A96F521" w:rsidR="000840A4" w:rsidRPr="00DF63EB" w:rsidRDefault="00B21DE5" w:rsidP="00DA45B5">
      <w:r>
        <w:rPr>
          <w:noProof/>
          <w14:ligatures w14:val="standardContextual"/>
        </w:rPr>
        <w:drawing>
          <wp:inline distT="0" distB="0" distL="0" distR="0" wp14:anchorId="3C46D6A5" wp14:editId="07E18164">
            <wp:extent cx="5943600" cy="5151120"/>
            <wp:effectExtent l="0" t="0" r="0" b="5080"/>
            <wp:docPr id="1160681424"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681424" name="Picture 12"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151120"/>
                    </a:xfrm>
                    <a:prstGeom prst="rect">
                      <a:avLst/>
                    </a:prstGeom>
                  </pic:spPr>
                </pic:pic>
              </a:graphicData>
            </a:graphic>
          </wp:inline>
        </w:drawing>
      </w:r>
    </w:p>
    <w:p w14:paraId="351A556C" w14:textId="77777777" w:rsidR="008963F4" w:rsidRDefault="008963F4" w:rsidP="008963F4">
      <w:pPr>
        <w:rPr>
          <w:i/>
          <w:iCs/>
        </w:rPr>
      </w:pPr>
      <w:r w:rsidRPr="00DF63EB">
        <w:rPr>
          <w:i/>
          <w:iCs/>
        </w:rPr>
        <w:t>The coefficient comes from a multivariable linear regression where we regress batch tendency on our primary outcomes for each complaint by acuity subgroup. We control for time and shift fixed effects (necessary for quasi-random assignment), patient-level variables, hospital occupancy, and whether the patient also had laboratory tests ordered during their visit. Standard errors are clustered at the physician level.</w:t>
      </w:r>
    </w:p>
    <w:p w14:paraId="7342DD82" w14:textId="1AB8E50D" w:rsidR="002216BB" w:rsidRDefault="002216BB" w:rsidP="008963F4">
      <w:pPr>
        <w:rPr>
          <w:i/>
          <w:iCs/>
        </w:rPr>
      </w:pPr>
    </w:p>
    <w:p w14:paraId="72D1B680" w14:textId="77777777" w:rsidR="002216BB" w:rsidRDefault="002216BB" w:rsidP="008963F4">
      <w:pPr>
        <w:rPr>
          <w:i/>
          <w:iCs/>
        </w:rPr>
      </w:pPr>
    </w:p>
    <w:p w14:paraId="7D346F48" w14:textId="77777777" w:rsidR="002216BB" w:rsidRDefault="002216BB" w:rsidP="008963F4">
      <w:pPr>
        <w:rPr>
          <w:i/>
          <w:iCs/>
        </w:rPr>
      </w:pPr>
    </w:p>
    <w:p w14:paraId="4C63CC00" w14:textId="77777777" w:rsidR="002216BB" w:rsidRDefault="002216BB" w:rsidP="008963F4">
      <w:pPr>
        <w:rPr>
          <w:i/>
          <w:iCs/>
        </w:rPr>
      </w:pPr>
    </w:p>
    <w:p w14:paraId="347D99D6" w14:textId="77777777" w:rsidR="002216BB" w:rsidRDefault="002216BB" w:rsidP="008963F4">
      <w:pPr>
        <w:rPr>
          <w:i/>
          <w:iCs/>
        </w:rPr>
      </w:pPr>
    </w:p>
    <w:p w14:paraId="3C6D0B5D" w14:textId="77777777" w:rsidR="002216BB" w:rsidRDefault="002216BB" w:rsidP="008963F4">
      <w:pPr>
        <w:rPr>
          <w:i/>
          <w:iCs/>
        </w:rPr>
      </w:pPr>
    </w:p>
    <w:p w14:paraId="1330ADCB" w14:textId="77777777" w:rsidR="002216BB" w:rsidRDefault="002216BB" w:rsidP="008963F4">
      <w:pPr>
        <w:rPr>
          <w:i/>
          <w:iCs/>
        </w:rPr>
      </w:pPr>
    </w:p>
    <w:p w14:paraId="6BF9E3B8" w14:textId="77777777" w:rsidR="00B21DE5" w:rsidRDefault="00B21DE5" w:rsidP="008963F4">
      <w:pPr>
        <w:rPr>
          <w:i/>
          <w:iCs/>
        </w:rPr>
      </w:pPr>
    </w:p>
    <w:p w14:paraId="77A02DF7" w14:textId="77777777" w:rsidR="002216BB" w:rsidRDefault="002216BB" w:rsidP="008963F4">
      <w:pPr>
        <w:rPr>
          <w:i/>
          <w:iCs/>
        </w:rPr>
      </w:pPr>
    </w:p>
    <w:p w14:paraId="0135CC0B" w14:textId="77777777" w:rsidR="00B21DE5" w:rsidRDefault="00B21DE5" w:rsidP="008963F4">
      <w:pPr>
        <w:rPr>
          <w:i/>
          <w:iCs/>
        </w:rPr>
      </w:pPr>
    </w:p>
    <w:p w14:paraId="2A45A8F0" w14:textId="77777777" w:rsidR="002216BB" w:rsidRPr="002216BB" w:rsidRDefault="002216BB" w:rsidP="008963F4"/>
    <w:sectPr w:rsidR="002216BB" w:rsidRPr="002216BB">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03053" w14:textId="77777777" w:rsidR="00992EDA" w:rsidRDefault="00992EDA" w:rsidP="00DA45B5">
      <w:r>
        <w:separator/>
      </w:r>
    </w:p>
  </w:endnote>
  <w:endnote w:type="continuationSeparator" w:id="0">
    <w:p w14:paraId="43DA0868" w14:textId="77777777" w:rsidR="00992EDA" w:rsidRDefault="00992EDA" w:rsidP="00DA4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2560170"/>
      <w:docPartObj>
        <w:docPartGallery w:val="Page Numbers (Bottom of Page)"/>
        <w:docPartUnique/>
      </w:docPartObj>
    </w:sdtPr>
    <w:sdtContent>
      <w:p w14:paraId="1E04761F" w14:textId="6BD6CECD" w:rsidR="00BF162F" w:rsidRDefault="00BF162F" w:rsidP="00862B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E18DAA" w14:textId="77777777" w:rsidR="00BF162F" w:rsidRDefault="00BF162F" w:rsidP="00BF16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5971239"/>
      <w:docPartObj>
        <w:docPartGallery w:val="Page Numbers (Bottom of Page)"/>
        <w:docPartUnique/>
      </w:docPartObj>
    </w:sdtPr>
    <w:sdtContent>
      <w:p w14:paraId="19DA894B" w14:textId="0883E978" w:rsidR="00BF162F" w:rsidRDefault="00BF162F" w:rsidP="00862B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F1C335" w14:textId="77777777" w:rsidR="00BF162F" w:rsidRDefault="00BF162F" w:rsidP="00BF16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3228E" w14:textId="77777777" w:rsidR="00992EDA" w:rsidRDefault="00992EDA" w:rsidP="00DA45B5">
      <w:r>
        <w:separator/>
      </w:r>
    </w:p>
  </w:footnote>
  <w:footnote w:type="continuationSeparator" w:id="0">
    <w:p w14:paraId="48535297" w14:textId="77777777" w:rsidR="00992EDA" w:rsidRDefault="00992EDA" w:rsidP="00DA45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25636"/>
    <w:multiLevelType w:val="hybridMultilevel"/>
    <w:tmpl w:val="82A8EF8A"/>
    <w:lvl w:ilvl="0" w:tplc="DAF69C2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AF0E5D"/>
    <w:multiLevelType w:val="hybridMultilevel"/>
    <w:tmpl w:val="044AF514"/>
    <w:lvl w:ilvl="0" w:tplc="6F56AA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F44819"/>
    <w:multiLevelType w:val="hybridMultilevel"/>
    <w:tmpl w:val="A10A9038"/>
    <w:lvl w:ilvl="0" w:tplc="871C9D7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036202">
    <w:abstractNumId w:val="0"/>
  </w:num>
  <w:num w:numId="2" w16cid:durableId="1331055338">
    <w:abstractNumId w:val="1"/>
  </w:num>
  <w:num w:numId="3" w16cid:durableId="10915841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5B5"/>
    <w:rsid w:val="00012305"/>
    <w:rsid w:val="00052A33"/>
    <w:rsid w:val="000840A4"/>
    <w:rsid w:val="000B2050"/>
    <w:rsid w:val="000D5C5C"/>
    <w:rsid w:val="0010405E"/>
    <w:rsid w:val="00123328"/>
    <w:rsid w:val="00141937"/>
    <w:rsid w:val="00181EC8"/>
    <w:rsid w:val="001D6D7F"/>
    <w:rsid w:val="002216BB"/>
    <w:rsid w:val="00233AD6"/>
    <w:rsid w:val="00237C0D"/>
    <w:rsid w:val="00274FFD"/>
    <w:rsid w:val="002E3565"/>
    <w:rsid w:val="003748AD"/>
    <w:rsid w:val="0039362A"/>
    <w:rsid w:val="003E6170"/>
    <w:rsid w:val="00480718"/>
    <w:rsid w:val="004C2E75"/>
    <w:rsid w:val="004F3484"/>
    <w:rsid w:val="005425F8"/>
    <w:rsid w:val="00544DA1"/>
    <w:rsid w:val="005471DE"/>
    <w:rsid w:val="00576C2C"/>
    <w:rsid w:val="005B053B"/>
    <w:rsid w:val="005E418E"/>
    <w:rsid w:val="00616C1F"/>
    <w:rsid w:val="006A605F"/>
    <w:rsid w:val="006D630E"/>
    <w:rsid w:val="006E32A0"/>
    <w:rsid w:val="006F7936"/>
    <w:rsid w:val="007364CA"/>
    <w:rsid w:val="0077334F"/>
    <w:rsid w:val="007B0188"/>
    <w:rsid w:val="007B57B3"/>
    <w:rsid w:val="007C01EB"/>
    <w:rsid w:val="007E3ACC"/>
    <w:rsid w:val="00853E3B"/>
    <w:rsid w:val="008963F4"/>
    <w:rsid w:val="00935A24"/>
    <w:rsid w:val="0094105A"/>
    <w:rsid w:val="00992EDA"/>
    <w:rsid w:val="009F6467"/>
    <w:rsid w:val="00A14B40"/>
    <w:rsid w:val="00A80366"/>
    <w:rsid w:val="00A833DD"/>
    <w:rsid w:val="00A85558"/>
    <w:rsid w:val="00AB3A69"/>
    <w:rsid w:val="00AF4A06"/>
    <w:rsid w:val="00AF586B"/>
    <w:rsid w:val="00B21DE5"/>
    <w:rsid w:val="00BE2A35"/>
    <w:rsid w:val="00BE7756"/>
    <w:rsid w:val="00BF162F"/>
    <w:rsid w:val="00C722A8"/>
    <w:rsid w:val="00CE671F"/>
    <w:rsid w:val="00CF6FF5"/>
    <w:rsid w:val="00D172D7"/>
    <w:rsid w:val="00D67907"/>
    <w:rsid w:val="00DA45B5"/>
    <w:rsid w:val="00DA6C22"/>
    <w:rsid w:val="00DF17A5"/>
    <w:rsid w:val="00DF63EB"/>
    <w:rsid w:val="00E86A81"/>
    <w:rsid w:val="00E87E15"/>
    <w:rsid w:val="00F02022"/>
    <w:rsid w:val="00F357B2"/>
    <w:rsid w:val="00F73B9C"/>
    <w:rsid w:val="00F76D38"/>
    <w:rsid w:val="00F92A83"/>
    <w:rsid w:val="00FA6653"/>
    <w:rsid w:val="00FB725E"/>
    <w:rsid w:val="00FE0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6D34D"/>
  <w15:chartTrackingRefBased/>
  <w15:docId w15:val="{327822D2-251E-0D45-A116-739BBB76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5B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A45B5"/>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A45B5"/>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A45B5"/>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A45B5"/>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A45B5"/>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A45B5"/>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A45B5"/>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A45B5"/>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A45B5"/>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45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A45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A45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A45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A45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A45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A45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A45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A45B5"/>
    <w:rPr>
      <w:rFonts w:eastAsiaTheme="majorEastAsia" w:cstheme="majorBidi"/>
      <w:color w:val="272727" w:themeColor="text1" w:themeTint="D8"/>
    </w:rPr>
  </w:style>
  <w:style w:type="paragraph" w:styleId="Title">
    <w:name w:val="Title"/>
    <w:basedOn w:val="Normal"/>
    <w:next w:val="Normal"/>
    <w:link w:val="TitleChar"/>
    <w:uiPriority w:val="10"/>
    <w:qFormat/>
    <w:rsid w:val="00DA45B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A45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45B5"/>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A45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45B5"/>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DA45B5"/>
    <w:rPr>
      <w:i/>
      <w:iCs/>
      <w:color w:val="404040" w:themeColor="text1" w:themeTint="BF"/>
    </w:rPr>
  </w:style>
  <w:style w:type="paragraph" w:styleId="ListParagraph">
    <w:name w:val="List Paragraph"/>
    <w:basedOn w:val="Normal"/>
    <w:uiPriority w:val="34"/>
    <w:qFormat/>
    <w:rsid w:val="00DA45B5"/>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DA45B5"/>
    <w:rPr>
      <w:i/>
      <w:iCs/>
      <w:color w:val="0F4761" w:themeColor="accent1" w:themeShade="BF"/>
    </w:rPr>
  </w:style>
  <w:style w:type="paragraph" w:styleId="IntenseQuote">
    <w:name w:val="Intense Quote"/>
    <w:basedOn w:val="Normal"/>
    <w:next w:val="Normal"/>
    <w:link w:val="IntenseQuoteChar"/>
    <w:uiPriority w:val="30"/>
    <w:qFormat/>
    <w:rsid w:val="00DA45B5"/>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A45B5"/>
    <w:rPr>
      <w:i/>
      <w:iCs/>
      <w:color w:val="0F4761" w:themeColor="accent1" w:themeShade="BF"/>
    </w:rPr>
  </w:style>
  <w:style w:type="character" w:styleId="IntenseReference">
    <w:name w:val="Intense Reference"/>
    <w:basedOn w:val="DefaultParagraphFont"/>
    <w:uiPriority w:val="32"/>
    <w:qFormat/>
    <w:rsid w:val="00DA45B5"/>
    <w:rPr>
      <w:b/>
      <w:bCs/>
      <w:smallCaps/>
      <w:color w:val="0F4761" w:themeColor="accent1" w:themeShade="BF"/>
      <w:spacing w:val="5"/>
    </w:rPr>
  </w:style>
  <w:style w:type="paragraph" w:styleId="NormalWeb">
    <w:name w:val="Normal (Web)"/>
    <w:basedOn w:val="Normal"/>
    <w:uiPriority w:val="99"/>
    <w:unhideWhenUsed/>
    <w:rsid w:val="00DA45B5"/>
    <w:pPr>
      <w:spacing w:before="100" w:beforeAutospacing="1" w:after="100" w:afterAutospacing="1"/>
    </w:pPr>
  </w:style>
  <w:style w:type="paragraph" w:styleId="FootnoteText">
    <w:name w:val="footnote text"/>
    <w:basedOn w:val="Normal"/>
    <w:link w:val="FootnoteTextChar"/>
    <w:uiPriority w:val="99"/>
    <w:semiHidden/>
    <w:unhideWhenUsed/>
    <w:rsid w:val="00DA45B5"/>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DA45B5"/>
    <w:rPr>
      <w:sz w:val="20"/>
      <w:szCs w:val="20"/>
    </w:rPr>
  </w:style>
  <w:style w:type="character" w:styleId="FootnoteReference">
    <w:name w:val="footnote reference"/>
    <w:basedOn w:val="DefaultParagraphFont"/>
    <w:uiPriority w:val="99"/>
    <w:semiHidden/>
    <w:unhideWhenUsed/>
    <w:rsid w:val="00DA45B5"/>
    <w:rPr>
      <w:vertAlign w:val="superscript"/>
    </w:rPr>
  </w:style>
  <w:style w:type="table" w:styleId="TableGrid">
    <w:name w:val="Table Grid"/>
    <w:basedOn w:val="TableNormal"/>
    <w:uiPriority w:val="39"/>
    <w:rsid w:val="00DA45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76D38"/>
    <w:pPr>
      <w:spacing w:after="200"/>
    </w:pPr>
    <w:rPr>
      <w:i/>
      <w:iCs/>
      <w:color w:val="0E2841" w:themeColor="text2"/>
      <w:sz w:val="18"/>
      <w:szCs w:val="18"/>
    </w:rPr>
  </w:style>
  <w:style w:type="paragraph" w:styleId="Bibliography">
    <w:name w:val="Bibliography"/>
    <w:basedOn w:val="Normal"/>
    <w:next w:val="Normal"/>
    <w:uiPriority w:val="37"/>
    <w:unhideWhenUsed/>
    <w:rsid w:val="00BE2A35"/>
    <w:pPr>
      <w:tabs>
        <w:tab w:val="left" w:pos="380"/>
      </w:tabs>
      <w:spacing w:after="240"/>
      <w:ind w:left="384" w:hanging="384"/>
    </w:pPr>
  </w:style>
  <w:style w:type="character" w:styleId="Emphasis">
    <w:name w:val="Emphasis"/>
    <w:basedOn w:val="DefaultParagraphFont"/>
    <w:uiPriority w:val="20"/>
    <w:qFormat/>
    <w:rsid w:val="00AB3A69"/>
    <w:rPr>
      <w:i/>
      <w:iCs/>
    </w:rPr>
  </w:style>
  <w:style w:type="paragraph" w:styleId="Footer">
    <w:name w:val="footer"/>
    <w:basedOn w:val="Normal"/>
    <w:link w:val="FooterChar"/>
    <w:uiPriority w:val="99"/>
    <w:unhideWhenUsed/>
    <w:rsid w:val="00BF162F"/>
    <w:pPr>
      <w:tabs>
        <w:tab w:val="center" w:pos="4680"/>
        <w:tab w:val="right" w:pos="9360"/>
      </w:tabs>
    </w:pPr>
  </w:style>
  <w:style w:type="character" w:customStyle="1" w:styleId="FooterChar">
    <w:name w:val="Footer Char"/>
    <w:basedOn w:val="DefaultParagraphFont"/>
    <w:link w:val="Footer"/>
    <w:uiPriority w:val="99"/>
    <w:rsid w:val="00BF162F"/>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BF1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D91A7D-2530-2548-B2D1-5263F7DE16A9}">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21</Pages>
  <Words>7195</Words>
  <Characters>4101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on, Jacob</dc:creator>
  <cp:keywords/>
  <dc:description/>
  <cp:lastModifiedBy>Jameson, Jacob</cp:lastModifiedBy>
  <cp:revision>5</cp:revision>
  <dcterms:created xsi:type="dcterms:W3CDTF">2024-05-31T15:09:00Z</dcterms:created>
  <dcterms:modified xsi:type="dcterms:W3CDTF">2024-05-3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441</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7"&gt;&lt;session id="bSsD84eP"/&gt;&lt;style id="http://www.zotero.org/styles/american-medical-association" hasBibliography="1" bibliographyStyleHasBeenSet="1"/&gt;&lt;prefs&gt;&lt;pref name="fieldType" value="Field"/&gt;&lt;/prefs&gt;&lt;/data&gt;</vt:lpwstr>
  </property>
</Properties>
</file>